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1E18C" w14:textId="77777777" w:rsidR="00D80150"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 xml:space="preserve">Creating a self-sustaining population of bears </w:t>
      </w:r>
      <w:r w:rsidR="00CB396C" w:rsidRPr="0047536B">
        <w:rPr>
          <w:color w:val="000000" w:themeColor="text1"/>
        </w:rPr>
        <w:t xml:space="preserve">within the study area </w:t>
      </w:r>
      <w:r w:rsidR="00AA0B5B" w:rsidRPr="0047536B">
        <w:rPr>
          <w:color w:val="000000" w:themeColor="text1"/>
        </w:rPr>
        <w:t>will require targeted efforts to reduce or secure attractants on private property and strategies to minimize collisions with trains and vehicles.</w:t>
      </w:r>
    </w:p>
    <w:p w14:paraId="646AC612" w14:textId="17AA5029" w:rsidR="007E5176" w:rsidRPr="00D80150" w:rsidRDefault="00E75E70" w:rsidP="007E5176">
      <w:pPr>
        <w:spacing w:line="480" w:lineRule="auto"/>
        <w:rPr>
          <w:b/>
          <w:bCs/>
          <w:color w:val="000000" w:themeColor="text1"/>
        </w:rPr>
      </w:pPr>
      <w:r w:rsidRPr="0047536B">
        <w:rPr>
          <w:b/>
        </w:rPr>
        <w:lastRenderedPageBreak/>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30844C41" w14:textId="43AEF47C" w:rsidR="00D80150" w:rsidRDefault="00D80150" w:rsidP="00D80150">
      <w:pPr>
        <w:pStyle w:val="NormalWeb"/>
        <w:spacing w:line="480" w:lineRule="auto"/>
        <w:rPr>
          <w:color w:val="000000" w:themeColor="text1"/>
        </w:rPr>
      </w:pPr>
      <w:r>
        <w:rPr>
          <w:b/>
        </w:rPr>
        <w:t>INTRODUCTION</w:t>
      </w:r>
    </w:p>
    <w:p w14:paraId="1AF7EA5E" w14:textId="273ED529" w:rsidR="00D86E7E" w:rsidRPr="0047536B" w:rsidRDefault="00D86E7E" w:rsidP="00D80150">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 xml:space="preserve">. </w:t>
      </w:r>
      <w:ins w:id="0" w:author="Clayton Lamb" w:date="2023-05-30T07:05:00Z">
        <w:r w:rsidR="00520719">
          <w:rPr>
            <w:color w:val="000000" w:themeColor="text1"/>
          </w:rPr>
          <w:t xml:space="preserve">By the 1970’s grizzly bears only occupied 2% of their former range in the continental USA, leaving western Canada and the state of Alaska as the strongholds for </w:t>
        </w:r>
        <w:proofErr w:type="gramStart"/>
        <w:r w:rsidR="00520719">
          <w:rPr>
            <w:color w:val="000000" w:themeColor="text1"/>
          </w:rPr>
          <w:t>the  species</w:t>
        </w:r>
        <w:proofErr w:type="gramEnd"/>
        <w:r w:rsidR="00520719">
          <w:rPr>
            <w:color w:val="000000" w:themeColor="text1"/>
          </w:rPr>
          <w:t xml:space="preserve"> in North America. </w:t>
        </w:r>
      </w:ins>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 xml:space="preserve">(McLellan 1989, Apps et al. 2014, Lamb et al. 2018, Hatter et al. 2018, McLellan et </w:t>
      </w:r>
      <w:r w:rsidR="0035355A" w:rsidRPr="0047536B">
        <w:rPr>
          <w:noProof/>
          <w:color w:val="000000" w:themeColor="text1"/>
          <w:shd w:val="clear" w:color="auto" w:fill="FFFFFF"/>
        </w:rPr>
        <w:lastRenderedPageBreak/>
        <w:t>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human-dominated landscapes, ushering in a new era of large carnivore conservation focused</w:t>
      </w:r>
      <w:ins w:id="1" w:author="Clayton Lamb" w:date="2023-05-30T07:05:00Z">
        <w:r w:rsidR="00520719">
          <w:rPr>
            <w:color w:val="000000" w:themeColor="text1"/>
            <w:shd w:val="clear" w:color="auto" w:fill="FFFFFF"/>
          </w:rPr>
          <w:t xml:space="preserve"> on</w:t>
        </w:r>
      </w:ins>
      <w:r w:rsidRPr="0047536B">
        <w:rPr>
          <w:color w:val="000000" w:themeColor="text1"/>
          <w:shd w:val="clear" w:color="auto" w:fill="FFFFFF"/>
        </w:rPr>
        <w:t xml:space="preserve">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4FF21FD3"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w:t>
      </w:r>
      <w:del w:id="2" w:author="Clayton Lamb" w:date="2023-05-30T07:05:00Z">
        <w:r w:rsidRPr="0047536B">
          <w:rPr>
            <w:color w:val="000000" w:themeColor="text1"/>
            <w:shd w:val="clear" w:color="auto" w:fill="FFFFFF"/>
          </w:rPr>
          <w:delText xml:space="preserve"> the version of</w:delText>
        </w:r>
      </w:del>
      <w:r w:rsidRPr="0047536B">
        <w:rPr>
          <w:color w:val="000000" w:themeColor="text1"/>
          <w:shd w:val="clear" w:color="auto" w:fill="FFFFFF"/>
        </w:rPr>
        <w:t xml:space="preserve"> coexistence </w:t>
      </w:r>
      <w:del w:id="3" w:author="Clayton Lamb" w:date="2023-05-30T07:05:00Z">
        <w:r w:rsidRPr="0047536B">
          <w:rPr>
            <w:color w:val="000000" w:themeColor="text1"/>
            <w:shd w:val="clear" w:color="auto" w:fill="FFFFFF"/>
          </w:rPr>
          <w:delText xml:space="preserve">that we subscribe to </w:delText>
        </w:r>
      </w:del>
      <w:r w:rsidRPr="0047536B">
        <w:rPr>
          <w:color w:val="000000" w:themeColor="text1"/>
          <w:shd w:val="clear" w:color="auto" w:fill="FFFFFF"/>
        </w:rPr>
        <w:t>does</w:t>
      </w:r>
      <w:r w:rsidR="00916DBC" w:rsidRPr="0047536B">
        <w:rPr>
          <w:color w:val="000000" w:themeColor="text1"/>
          <w:shd w:val="clear" w:color="auto" w:fill="FFFFFF"/>
        </w:rPr>
        <w:t xml:space="preserve"> not</w:t>
      </w:r>
      <w:ins w:id="4" w:author="Clayton Lamb" w:date="2023-05-30T07:05:00Z">
        <w:r w:rsidRPr="0047536B">
          <w:rPr>
            <w:color w:val="000000" w:themeColor="text1"/>
            <w:shd w:val="clear" w:color="auto" w:fill="FFFFFF"/>
          </w:rPr>
          <w:t xml:space="preserve"> </w:t>
        </w:r>
        <w:r w:rsidR="003D6825">
          <w:rPr>
            <w:color w:val="000000" w:themeColor="text1"/>
            <w:shd w:val="clear" w:color="auto" w:fill="FFFFFF"/>
          </w:rPr>
          <w:t>necessarily</w:t>
        </w:r>
      </w:ins>
      <w:r w:rsidRPr="0047536B">
        <w:rPr>
          <w:color w:val="000000" w:themeColor="text1"/>
          <w:shd w:val="clear" w:color="auto" w:fill="FFFFFF"/>
        </w:rPr>
        <w:t xml:space="preserve"> 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ins w:id="5" w:author="Clayton Lamb" w:date="2023-05-30T07:05:00Z">
        <w:r w:rsidR="00EC705E"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H1GAsTg4","properties":{"formattedCitation":"(Frank 2016, Lute and Carter 2020, Lamb et al. 2020)","plainCitation":"(Frank 2016, Lute and Carter 2020, Lamb et al.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145128">
          <w:rPr>
            <w:noProof/>
            <w:color w:val="000000" w:themeColor="text1"/>
            <w:shd w:val="clear" w:color="auto" w:fill="FFFFFF"/>
          </w:rPr>
          <w:t>(Frank 2016, Lute and Carter 2020, Lamb et al. 2020)</w:t>
        </w:r>
        <w:r w:rsidR="00EC705E" w:rsidRPr="0047536B">
          <w:rPr>
            <w:color w:val="000000" w:themeColor="text1"/>
            <w:shd w:val="clear" w:color="auto" w:fill="FFFFFF"/>
          </w:rPr>
          <w:fldChar w:fldCharType="end"/>
        </w:r>
      </w:ins>
      <w:del w:id="6" w:author="Clayton Lamb" w:date="2023-05-30T07:05:00Z">
        <w:r w:rsidR="00EC705E" w:rsidRPr="0047536B">
          <w:rPr>
            <w:color w:val="000000" w:themeColor="text1"/>
            <w:shd w:val="clear" w:color="auto" w:fill="FFFFFF"/>
          </w:rPr>
          <w:fldChar w:fldCharType="begin"/>
        </w:r>
        <w:r w:rsidR="00192F2A" w:rsidRPr="0047536B">
          <w:rPr>
            <w:color w:val="000000" w:themeColor="text1"/>
            <w:shd w:val="clear" w:color="auto" w:fill="FFFFFF"/>
          </w:rPr>
          <w:delInstrText xml:space="preserve"> ADDIN ZOTERO_ITEM CSL_CITATION {"citationID":"w7IT4SD2","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delInstrText>
        </w:r>
        <w:r w:rsidR="00EC705E" w:rsidRPr="0047536B">
          <w:rPr>
            <w:color w:val="000000" w:themeColor="text1"/>
            <w:shd w:val="clear" w:color="auto" w:fill="FFFFFF"/>
          </w:rPr>
          <w:fldChar w:fldCharType="separate"/>
        </w:r>
        <w:r w:rsidR="0035569A" w:rsidRPr="0047536B">
          <w:rPr>
            <w:noProof/>
            <w:color w:val="000000" w:themeColor="text1"/>
            <w:shd w:val="clear" w:color="auto" w:fill="FFFFFF"/>
          </w:rPr>
          <w:delText>(Lamb et al. 2020)</w:delText>
        </w:r>
        <w:r w:rsidR="00EC705E" w:rsidRPr="0047536B">
          <w:rPr>
            <w:color w:val="000000" w:themeColor="text1"/>
            <w:shd w:val="clear" w:color="auto" w:fill="FFFFFF"/>
          </w:rPr>
          <w:fldChar w:fldCharType="end"/>
        </w:r>
      </w:del>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w:t>
      </w:r>
      <w:ins w:id="7" w:author="Clayton Lamb" w:date="2023-05-30T07:05:00Z">
        <w:r w:rsidR="00656A6A">
          <w:rPr>
            <w:color w:val="000000" w:themeColor="text1"/>
            <w:shd w:val="clear" w:color="auto" w:fill="FFFFFF"/>
          </w:rPr>
          <w:t>Bears are not passive actors in the areas where people and bears overlap, and</w:t>
        </w:r>
      </w:ins>
      <w:del w:id="8" w:author="Clayton Lamb" w:date="2023-05-30T07:05:00Z">
        <w:r w:rsidRPr="0047536B">
          <w:rPr>
            <w:color w:val="000000" w:themeColor="text1"/>
            <w:shd w:val="clear" w:color="auto" w:fill="FFFFFF"/>
          </w:rPr>
          <w:delText>In response,</w:delText>
        </w:r>
      </w:del>
      <w:r w:rsidRPr="0047536B">
        <w:rPr>
          <w:color w:val="000000" w:themeColor="text1"/>
          <w:shd w:val="clear" w:color="auto" w:fill="FFFFFF"/>
        </w:rPr>
        <w:t xml:space="preserve">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w:t>
      </w:r>
      <w:r w:rsidR="00E22EDA" w:rsidRPr="0047536B">
        <w:rPr>
          <w:color w:val="000000" w:themeColor="text1"/>
          <w:shd w:val="clear" w:color="auto" w:fill="FFFFFF"/>
        </w:rPr>
        <w:lastRenderedPageBreak/>
        <w:t xml:space="preserve">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w:t>
      </w:r>
      <w:ins w:id="9" w:author="Clayton Lamb" w:date="2023-05-30T07:05:00Z">
        <w:r w:rsidR="00656A6A">
          <w:rPr>
            <w:color w:val="000000" w:themeColor="text1"/>
            <w:shd w:val="clear" w:color="auto" w:fill="FFFFFF"/>
          </w:rPr>
          <w:t>depends in part</w:t>
        </w:r>
      </w:ins>
      <w:del w:id="10" w:author="Clayton Lamb" w:date="2023-05-30T07:05:00Z">
        <w:r w:rsidRPr="0047536B">
          <w:rPr>
            <w:color w:val="000000" w:themeColor="text1"/>
            <w:shd w:val="clear" w:color="auto" w:fill="FFFFFF"/>
          </w:rPr>
          <w:delText>teeters</w:delText>
        </w:r>
      </w:del>
      <w:r w:rsidRPr="0047536B">
        <w:rPr>
          <w:color w:val="000000" w:themeColor="text1"/>
          <w:shd w:val="clear" w:color="auto" w:fill="FFFFFF"/>
        </w:rPr>
        <w:t xml:space="preserve"> on our ability to provide the necessary tools to keep people 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11A20F2D" w14:textId="6C32CE76" w:rsidR="003B25BD" w:rsidRPr="0047536B" w:rsidRDefault="00D86E7E" w:rsidP="00D86E7E">
      <w:pPr>
        <w:spacing w:line="480" w:lineRule="auto"/>
        <w:rPr>
          <w:del w:id="11" w:author="Clayton Lamb" w:date="2023-05-30T07:05:00Z"/>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 xml:space="preserve">The </w:t>
      </w:r>
      <w:ins w:id="12" w:author="Clayton Lamb" w:date="2023-05-30T07:05:00Z">
        <w:r w:rsidR="00656A6A">
          <w:rPr>
            <w:color w:val="000000" w:themeColor="text1"/>
            <w:shd w:val="clear" w:color="auto" w:fill="FFFFFF"/>
          </w:rPr>
          <w:t>S</w:t>
        </w:r>
        <w:r w:rsidR="006C20AB" w:rsidRPr="0047536B">
          <w:rPr>
            <w:color w:val="000000" w:themeColor="text1"/>
            <w:shd w:val="clear" w:color="auto" w:fill="FFFFFF"/>
          </w:rPr>
          <w:t>outheast</w:t>
        </w:r>
        <w:r w:rsidR="00656A6A">
          <w:rPr>
            <w:color w:val="000000" w:themeColor="text1"/>
            <w:shd w:val="clear" w:color="auto" w:fill="FFFFFF"/>
          </w:rPr>
          <w:t>ern</w:t>
        </w:r>
      </w:ins>
      <w:del w:id="13" w:author="Clayton Lamb" w:date="2023-05-30T07:05:00Z">
        <w:r w:rsidR="006C20AB" w:rsidRPr="0047536B">
          <w:rPr>
            <w:color w:val="000000" w:themeColor="text1"/>
            <w:shd w:val="clear" w:color="auto" w:fill="FFFFFF"/>
          </w:rPr>
          <w:delText>southeast corner of</w:delText>
        </w:r>
      </w:del>
      <w:r w:rsidR="006C20AB" w:rsidRPr="0047536B">
        <w:rPr>
          <w:color w:val="000000" w:themeColor="text1"/>
          <w:shd w:val="clear" w:color="auto" w:fill="FFFFFF"/>
        </w:rPr>
        <w:t xml:space="preserve"> 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 xml:space="preserve">among </w:t>
      </w:r>
      <w:del w:id="14" w:author="Clayton Lamb" w:date="2023-05-30T07:05:00Z">
        <w:r w:rsidRPr="0047536B">
          <w:rPr>
            <w:color w:val="000000" w:themeColor="text1"/>
            <w:shd w:val="clear" w:color="auto" w:fill="FFFFFF"/>
          </w:rPr>
          <w:delText xml:space="preserve">busy, </w:delText>
        </w:r>
      </w:del>
      <w:r w:rsidRPr="0047536B">
        <w:rPr>
          <w:color w:val="000000" w:themeColor="text1"/>
          <w:shd w:val="clear" w:color="auto" w:fill="FFFFFF"/>
        </w:rPr>
        <w:t>human-settled valleys</w:t>
      </w:r>
      <w:r w:rsidR="006C20AB" w:rsidRPr="0047536B">
        <w:rPr>
          <w:color w:val="000000" w:themeColor="text1"/>
          <w:shd w:val="clear" w:color="auto" w:fill="FFFFFF"/>
        </w:rPr>
        <w:t>. While the area is</w:t>
      </w:r>
      <w:del w:id="15" w:author="Clayton Lamb" w:date="2023-05-30T07:05:00Z">
        <w:r w:rsidR="006C20AB" w:rsidRPr="0047536B">
          <w:rPr>
            <w:color w:val="000000" w:themeColor="text1"/>
            <w:shd w:val="clear" w:color="auto" w:fill="FFFFFF"/>
          </w:rPr>
          <w:delText xml:space="preserve"> perhaps unsurprisingly</w:delText>
        </w:r>
      </w:del>
      <w:r w:rsidR="006C20AB" w:rsidRPr="0047536B">
        <w:rPr>
          <w:color w:val="000000" w:themeColor="text1"/>
          <w:shd w:val="clear" w:color="auto" w:fill="FFFFFF"/>
        </w:rPr>
        <w:t xml:space="preserve">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w:t>
      </w:r>
      <w:ins w:id="16" w:author="Clayton Lamb" w:date="2023-05-30T07:05:00Z">
        <w:r w:rsidR="007B246A">
          <w:rPr>
            <w:color w:val="000000" w:themeColor="text1"/>
            <w:shd w:val="clear" w:color="auto" w:fill="FFFFFF"/>
          </w:rPr>
          <w:t xml:space="preserve">Despite the </w:t>
        </w:r>
        <w:r w:rsidR="00B517B6">
          <w:rPr>
            <w:color w:val="000000" w:themeColor="text1"/>
            <w:shd w:val="clear" w:color="auto" w:fill="FFFFFF"/>
          </w:rPr>
          <w:t xml:space="preserve">demographic </w:t>
        </w:r>
        <w:r w:rsidR="007B246A">
          <w:rPr>
            <w:color w:val="000000" w:themeColor="text1"/>
            <w:shd w:val="clear" w:color="auto" w:fill="FFFFFF"/>
          </w:rPr>
          <w:t>evidence from DNA monitoring, there has been little progress in reducing the mortality rate for Elk Valley grizzly bears, partly</w:t>
        </w:r>
      </w:ins>
      <w:del w:id="17" w:author="Clayton Lamb" w:date="2023-05-30T07:05:00Z">
        <w:r w:rsidR="00AF5869" w:rsidRPr="0047536B">
          <w:rPr>
            <w:color w:val="000000" w:themeColor="text1"/>
            <w:shd w:val="clear" w:color="auto" w:fill="FFFFFF"/>
          </w:rPr>
          <w:delText>However,</w:delText>
        </w:r>
      </w:del>
      <w:r w:rsidR="00AF5869" w:rsidRPr="0047536B">
        <w:rPr>
          <w:color w:val="000000" w:themeColor="text1"/>
          <w:shd w:val="clear" w:color="auto" w:fill="FFFFFF"/>
        </w:rPr>
        <w:t xml:space="preserve"> </w:t>
      </w:r>
      <w:r w:rsidR="005478CA" w:rsidRPr="0047536B">
        <w:rPr>
          <w:color w:val="000000" w:themeColor="text1"/>
          <w:shd w:val="clear" w:color="auto" w:fill="FFFFFF"/>
        </w:rPr>
        <w:t xml:space="preserve">because DNA data does not provide </w:t>
      </w:r>
      <w:ins w:id="18" w:author="Clayton Lamb" w:date="2023-05-30T07:05:00Z">
        <w:r w:rsidR="007B246A">
          <w:rPr>
            <w:color w:val="000000" w:themeColor="text1"/>
            <w:shd w:val="clear" w:color="auto" w:fill="FFFFFF"/>
          </w:rPr>
          <w:t>the</w:t>
        </w:r>
      </w:ins>
      <w:del w:id="19" w:author="Clayton Lamb" w:date="2023-05-30T07:05:00Z">
        <w:r w:rsidR="005478CA" w:rsidRPr="0047536B">
          <w:rPr>
            <w:color w:val="000000" w:themeColor="text1"/>
            <w:shd w:val="clear" w:color="auto" w:fill="FFFFFF"/>
          </w:rPr>
          <w:delText>known fates or age-related</w:delText>
        </w:r>
      </w:del>
      <w:r w:rsidR="005478CA" w:rsidRPr="0047536B">
        <w:rPr>
          <w:color w:val="000000" w:themeColor="text1"/>
          <w:shd w:val="clear" w:color="auto" w:fill="FFFFFF"/>
        </w:rPr>
        <w:t xml:space="preserve"> information</w:t>
      </w:r>
      <w:ins w:id="20" w:author="Clayton Lamb" w:date="2023-05-30T07:05:00Z">
        <w:r w:rsidR="007B246A">
          <w:rPr>
            <w:color w:val="000000" w:themeColor="text1"/>
            <w:shd w:val="clear" w:color="auto" w:fill="FFFFFF"/>
          </w:rPr>
          <w:t xml:space="preserve"> that wildlife managers typically seek</w:t>
        </w:r>
        <w:r w:rsidR="00B517B6">
          <w:rPr>
            <w:color w:val="000000" w:themeColor="text1"/>
            <w:shd w:val="clear" w:color="auto" w:fill="FFFFFF"/>
          </w:rPr>
          <w:t xml:space="preserve"> to identify an issue and implement solutions. Because we lacked information such</w:t>
        </w:r>
        <w:r w:rsidR="007B246A">
          <w:rPr>
            <w:color w:val="000000" w:themeColor="text1"/>
            <w:shd w:val="clear" w:color="auto" w:fill="FFFFFF"/>
          </w:rPr>
          <w:t xml:space="preserve"> as cause-specific mortality,</w:t>
        </w:r>
        <w:r w:rsidR="005478CA" w:rsidRPr="0047536B">
          <w:rPr>
            <w:color w:val="000000" w:themeColor="text1"/>
            <w:shd w:val="clear" w:color="auto" w:fill="FFFFFF"/>
          </w:rPr>
          <w:t xml:space="preserve"> age</w:t>
        </w:r>
        <w:r w:rsidR="003E4B4C" w:rsidRPr="0047536B">
          <w:rPr>
            <w:color w:val="000000" w:themeColor="text1"/>
            <w:shd w:val="clear" w:color="auto" w:fill="FFFFFF"/>
          </w:rPr>
          <w:t xml:space="preserve">, </w:t>
        </w:r>
        <w:r w:rsidR="007B246A">
          <w:rPr>
            <w:color w:val="000000" w:themeColor="text1"/>
            <w:shd w:val="clear" w:color="auto" w:fill="FFFFFF"/>
          </w:rPr>
          <w:t>or vital rates measured without the influence of</w:t>
        </w:r>
        <w:r w:rsidR="00B517B6">
          <w:rPr>
            <w:color w:val="000000" w:themeColor="text1"/>
            <w:shd w:val="clear" w:color="auto" w:fill="FFFFFF"/>
          </w:rPr>
          <w:t xml:space="preserve"> immigration and emigration</w:t>
        </w:r>
      </w:ins>
      <w:r w:rsidR="003E4B4C" w:rsidRPr="0047536B">
        <w:rPr>
          <w:color w:val="000000" w:themeColor="text1"/>
          <w:shd w:val="clear" w:color="auto" w:fill="FFFFFF"/>
        </w:rPr>
        <w:t xml:space="preserve">, </w:t>
      </w:r>
      <w:r w:rsidR="00AF5869" w:rsidRPr="0047536B">
        <w:rPr>
          <w:color w:val="000000" w:themeColor="text1"/>
          <w:shd w:val="clear" w:color="auto" w:fill="FFFFFF"/>
        </w:rPr>
        <w:t xml:space="preserve">the specific demographic mechanisms facilitating persistence remained </w:t>
      </w:r>
      <w:ins w:id="21" w:author="Clayton Lamb" w:date="2023-05-30T07:05:00Z">
        <w:r w:rsidR="00B517B6">
          <w:rPr>
            <w:color w:val="000000" w:themeColor="text1"/>
            <w:shd w:val="clear" w:color="auto" w:fill="FFFFFF"/>
          </w:rPr>
          <w:t>unresolved</w:t>
        </w:r>
        <w:r w:rsidR="007B246A">
          <w:rPr>
            <w:color w:val="000000" w:themeColor="text1"/>
            <w:shd w:val="clear" w:color="auto" w:fill="FFFFFF"/>
          </w:rPr>
          <w:t xml:space="preserve">. </w:t>
        </w:r>
        <w:r w:rsidR="00B517B6">
          <w:rPr>
            <w:color w:val="000000" w:themeColor="text1"/>
            <w:shd w:val="clear" w:color="auto" w:fill="FFFFFF"/>
          </w:rPr>
          <w:t>We</w:t>
        </w:r>
      </w:ins>
      <w:del w:id="22" w:author="Clayton Lamb" w:date="2023-05-30T07:05:00Z">
        <w:r w:rsidR="00AF5869" w:rsidRPr="0047536B">
          <w:rPr>
            <w:color w:val="000000" w:themeColor="text1"/>
            <w:shd w:val="clear" w:color="auto" w:fill="FFFFFF"/>
          </w:rPr>
          <w:delText xml:space="preserve">hazy. </w:delText>
        </w:r>
        <w:r w:rsidR="003B25BD" w:rsidRPr="0047536B">
          <w:rPr>
            <w:color w:val="000000" w:themeColor="text1"/>
            <w:shd w:val="clear" w:color="auto" w:fill="FFFFFF"/>
          </w:rPr>
          <w:delText>Here we</w:delText>
        </w:r>
      </w:del>
      <w:r w:rsidR="003B25BD" w:rsidRPr="0047536B">
        <w:rPr>
          <w:color w:val="000000" w:themeColor="text1"/>
          <w:shd w:val="clear" w:color="auto" w:fill="FFFFFF"/>
        </w:rPr>
        <w:t xml:space="preserve"> sought to understand </w:t>
      </w:r>
      <w:r w:rsidR="001857E9">
        <w:rPr>
          <w:color w:val="000000" w:themeColor="text1"/>
          <w:shd w:val="clear" w:color="auto" w:fill="FFFFFF"/>
        </w:rPr>
        <w:t xml:space="preserve">the demographics of the population by </w:t>
      </w:r>
      <w:proofErr w:type="spellStart"/>
      <w:ins w:id="23" w:author="Clayton Lamb" w:date="2023-05-30T07:05:00Z">
        <w:r w:rsidR="00656A6A">
          <w:rPr>
            <w:color w:val="000000" w:themeColor="text1"/>
            <w:shd w:val="clear" w:color="auto" w:fill="FFFFFF"/>
          </w:rPr>
          <w:t>radiomonitoring</w:t>
        </w:r>
      </w:ins>
      <w:proofErr w:type="spellEnd"/>
      <w:del w:id="24" w:author="Clayton Lamb" w:date="2023-05-30T07:05:00Z">
        <w:r w:rsidR="001857E9">
          <w:rPr>
            <w:color w:val="000000" w:themeColor="text1"/>
            <w:shd w:val="clear" w:color="auto" w:fill="FFFFFF"/>
          </w:rPr>
          <w:delText>following</w:delText>
        </w:r>
      </w:del>
      <w:r w:rsidR="003B25BD" w:rsidRPr="0047536B">
        <w:rPr>
          <w:color w:val="000000" w:themeColor="text1"/>
          <w:shd w:val="clear" w:color="auto" w:fill="FFFFFF"/>
        </w:rPr>
        <w:t xml:space="preserve">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xml:space="preserve">. </w:t>
      </w:r>
      <w:ins w:id="25" w:author="Clayton Lamb" w:date="2023-05-30T07:05:00Z">
        <w:r w:rsidR="00B517B6">
          <w:rPr>
            <w:color w:val="000000" w:themeColor="text1"/>
            <w:shd w:val="clear" w:color="auto" w:fill="FFFFFF"/>
          </w:rPr>
          <w:t>Ultimately, the goal</w:t>
        </w:r>
      </w:ins>
      <w:del w:id="26" w:author="Clayton Lamb" w:date="2023-05-30T07:05:00Z">
        <w:r w:rsidR="00D07BDB" w:rsidRPr="0047536B">
          <w:rPr>
            <w:color w:val="000000" w:themeColor="text1"/>
            <w:shd w:val="clear" w:color="auto" w:fill="FFFFFF"/>
          </w:rPr>
          <w:delText>At the population level</w:delText>
        </w:r>
        <w:r w:rsidR="0035355A" w:rsidRPr="0047536B">
          <w:rPr>
            <w:color w:val="000000" w:themeColor="text1"/>
            <w:shd w:val="clear" w:color="auto" w:fill="FFFFFF"/>
          </w:rPr>
          <w:delText>,</w:delText>
        </w:r>
        <w:r w:rsidR="005478CA" w:rsidRPr="0047536B">
          <w:rPr>
            <w:color w:val="000000" w:themeColor="text1"/>
            <w:shd w:val="clear" w:color="auto" w:fill="FFFFFF"/>
          </w:rPr>
          <w:delText xml:space="preserve"> </w:delText>
        </w:r>
        <w:r w:rsidR="00D07BDB" w:rsidRPr="0047536B">
          <w:rPr>
            <w:color w:val="000000" w:themeColor="text1"/>
            <w:shd w:val="clear" w:color="auto" w:fill="FFFFFF"/>
          </w:rPr>
          <w:delText>we</w:delText>
        </w:r>
        <w:r w:rsidR="005478CA" w:rsidRPr="0047536B">
          <w:rPr>
            <w:color w:val="000000" w:themeColor="text1"/>
            <w:shd w:val="clear" w:color="auto" w:fill="FFFFFF"/>
          </w:rPr>
          <w:delText xml:space="preserve"> </w:delText>
        </w:r>
        <w:r w:rsidR="004A10B4" w:rsidRPr="0047536B">
          <w:rPr>
            <w:color w:val="000000" w:themeColor="text1"/>
            <w:shd w:val="clear" w:color="auto" w:fill="FFFFFF"/>
          </w:rPr>
          <w:delText xml:space="preserve">investigate </w:delText>
        </w:r>
        <w:r w:rsidR="00F6490B" w:rsidRPr="0047536B">
          <w:rPr>
            <w:color w:val="000000" w:themeColor="text1"/>
            <w:shd w:val="clear" w:color="auto" w:fill="FFFFFF"/>
          </w:rPr>
          <w:delText>the</w:delText>
        </w:r>
        <w:r w:rsidR="005478CA" w:rsidRPr="0047536B">
          <w:rPr>
            <w:color w:val="000000" w:themeColor="text1"/>
            <w:shd w:val="clear" w:color="auto" w:fill="FFFFFF"/>
          </w:rPr>
          <w:delText xml:space="preserve"> </w:delText>
        </w:r>
        <w:r w:rsidR="00F6490B" w:rsidRPr="0047536B">
          <w:rPr>
            <w:color w:val="000000" w:themeColor="text1"/>
            <w:shd w:val="clear" w:color="auto" w:fill="FFFFFF"/>
          </w:rPr>
          <w:delText>number</w:delText>
        </w:r>
      </w:del>
      <w:r w:rsidR="00F6490B" w:rsidRPr="0047536B">
        <w:rPr>
          <w:color w:val="000000" w:themeColor="text1"/>
          <w:shd w:val="clear" w:color="auto" w:fill="FFFFFF"/>
        </w:rPr>
        <w:t xml:space="preserve"> of </w:t>
      </w:r>
      <w:ins w:id="27" w:author="Clayton Lamb" w:date="2023-05-30T07:05:00Z">
        <w:r w:rsidR="00B517B6">
          <w:rPr>
            <w:color w:val="000000" w:themeColor="text1"/>
            <w:shd w:val="clear" w:color="auto" w:fill="FFFFFF"/>
          </w:rPr>
          <w:t>this work is to 1) confirm the source-</w:t>
        </w:r>
        <w:r w:rsidR="00B517B6">
          <w:rPr>
            <w:color w:val="000000" w:themeColor="text1"/>
            <w:shd w:val="clear" w:color="auto" w:fill="FFFFFF"/>
          </w:rPr>
          <w:lastRenderedPageBreak/>
          <w:t xml:space="preserve">sink dynamic proposed in </w:t>
        </w:r>
        <w:r w:rsidR="00B517B6"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gi0krNog","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B517B6" w:rsidRPr="0047536B">
          <w:rPr>
            <w:color w:val="000000" w:themeColor="text1"/>
            <w:shd w:val="clear" w:color="auto" w:fill="FFFFFF"/>
          </w:rPr>
          <w:fldChar w:fldCharType="separate"/>
        </w:r>
        <w:r w:rsidR="00B517B6" w:rsidRPr="0047536B">
          <w:rPr>
            <w:noProof/>
            <w:color w:val="000000" w:themeColor="text1"/>
            <w:shd w:val="clear" w:color="auto" w:fill="FFFFFF"/>
          </w:rPr>
          <w:t>(Lamb et al. 2017)</w:t>
        </w:r>
        <w:r w:rsidR="00B517B6" w:rsidRPr="0047536B">
          <w:rPr>
            <w:color w:val="000000" w:themeColor="text1"/>
            <w:shd w:val="clear" w:color="auto" w:fill="FFFFFF"/>
          </w:rPr>
          <w:fldChar w:fldCharType="end"/>
        </w:r>
        <w:r w:rsidR="00B517B6">
          <w:rPr>
            <w:color w:val="000000" w:themeColor="text1"/>
            <w:shd w:val="clear" w:color="auto" w:fill="FFFFFF"/>
          </w:rPr>
          <w:t xml:space="preserve"> with more specific data that allow for decoupling of demographic processes (i.e., reproduction vs immigration), and 2) use the demographic insights from 1, combined with our collective experience following the collared bears and responding to conflicts between bears and people in communities</w:t>
        </w:r>
        <w:r w:rsidR="001D3AA1">
          <w:rPr>
            <w:color w:val="000000" w:themeColor="text1"/>
            <w:shd w:val="clear" w:color="auto" w:fill="FFFFFF"/>
          </w:rPr>
          <w:t>,</w:t>
        </w:r>
        <w:r w:rsidR="00B517B6">
          <w:rPr>
            <w:color w:val="000000" w:themeColor="text1"/>
            <w:shd w:val="clear" w:color="auto" w:fill="FFFFFF"/>
          </w:rPr>
          <w:t xml:space="preserve"> to</w:t>
        </w:r>
      </w:ins>
      <w:del w:id="28" w:author="Clayton Lamb" w:date="2023-05-30T07:05:00Z">
        <w:r w:rsidR="004A10B4" w:rsidRPr="0047536B">
          <w:rPr>
            <w:color w:val="000000" w:themeColor="text1"/>
            <w:shd w:val="clear" w:color="auto" w:fill="FFFFFF"/>
          </w:rPr>
          <w:delText xml:space="preserve">immigrant </w:delText>
        </w:r>
        <w:r w:rsidR="00F6490B" w:rsidRPr="0047536B">
          <w:rPr>
            <w:color w:val="000000" w:themeColor="text1"/>
            <w:shd w:val="clear" w:color="auto" w:fill="FFFFFF"/>
          </w:rPr>
          <w:delText>bears</w:delText>
        </w:r>
        <w:r w:rsidR="005478CA" w:rsidRPr="0047536B">
          <w:rPr>
            <w:color w:val="000000" w:themeColor="text1"/>
            <w:shd w:val="clear" w:color="auto" w:fill="FFFFFF"/>
          </w:rPr>
          <w:delText xml:space="preserve"> currently subsidiz</w:delText>
        </w:r>
        <w:r w:rsidR="00F6490B" w:rsidRPr="0047536B">
          <w:rPr>
            <w:color w:val="000000" w:themeColor="text1"/>
            <w:shd w:val="clear" w:color="auto" w:fill="FFFFFF"/>
          </w:rPr>
          <w:delText>ing</w:delText>
        </w:r>
        <w:r w:rsidR="005478CA" w:rsidRPr="0047536B">
          <w:rPr>
            <w:color w:val="000000" w:themeColor="text1"/>
            <w:shd w:val="clear" w:color="auto" w:fill="FFFFFF"/>
          </w:rPr>
          <w:delText xml:space="preserve"> the persistence of bears</w:delText>
        </w:r>
        <w:r w:rsidR="00D07BDB" w:rsidRPr="0047536B">
          <w:rPr>
            <w:color w:val="000000" w:themeColor="text1"/>
            <w:shd w:val="clear" w:color="auto" w:fill="FFFFFF"/>
          </w:rPr>
          <w:delText xml:space="preserve"> in the Elk Valley</w:delText>
        </w:r>
        <w:r w:rsidR="004A10B4" w:rsidRPr="0047536B">
          <w:rPr>
            <w:color w:val="000000" w:themeColor="text1"/>
            <w:shd w:val="clear" w:color="auto" w:fill="FFFFFF"/>
          </w:rPr>
          <w:delText xml:space="preserve"> </w:delText>
        </w:r>
        <w:r w:rsidR="00D07BDB" w:rsidRPr="0047536B">
          <w:rPr>
            <w:color w:val="000000" w:themeColor="text1"/>
            <w:shd w:val="clear" w:color="auto" w:fill="FFFFFF"/>
          </w:rPr>
          <w:delText>and ultimately</w:delText>
        </w:r>
      </w:del>
      <w:r w:rsidR="00D07BDB" w:rsidRPr="0047536B">
        <w:rPr>
          <w:color w:val="000000" w:themeColor="text1"/>
          <w:shd w:val="clear" w:color="auto" w:fill="FFFFFF"/>
        </w:rPr>
        <w:t xml:space="preserve"> pro</w:t>
      </w:r>
      <w:r w:rsidR="004A10B4" w:rsidRPr="0047536B">
        <w:rPr>
          <w:color w:val="000000" w:themeColor="text1"/>
          <w:shd w:val="clear" w:color="auto" w:fill="FFFFFF"/>
        </w:rPr>
        <w:t>pose</w:t>
      </w:r>
      <w:r w:rsidR="00D07BDB" w:rsidRPr="0047536B">
        <w:rPr>
          <w:color w:val="000000" w:themeColor="text1"/>
          <w:shd w:val="clear" w:color="auto" w:fill="FFFFFF"/>
        </w:rPr>
        <w:t xml:space="preserve"> </w:t>
      </w:r>
      <w:ins w:id="29" w:author="Clayton Lamb" w:date="2023-05-30T07:05:00Z">
        <w:r w:rsidR="00B517B6">
          <w:rPr>
            <w:color w:val="000000" w:themeColor="text1"/>
            <w:shd w:val="clear" w:color="auto" w:fill="FFFFFF"/>
          </w:rPr>
          <w:t xml:space="preserve">evidence-based </w:t>
        </w:r>
      </w:ins>
      <w:r w:rsidR="00AB2FE6" w:rsidRPr="0047536B">
        <w:rPr>
          <w:color w:val="000000" w:themeColor="text1"/>
          <w:shd w:val="clear" w:color="auto" w:fill="FFFFFF"/>
        </w:rPr>
        <w:t xml:space="preserve">solutions to </w:t>
      </w:r>
      <w:ins w:id="30" w:author="Clayton Lamb" w:date="2023-05-30T07:05:00Z">
        <w:r w:rsidR="001D3AA1">
          <w:rPr>
            <w:color w:val="000000" w:themeColor="text1"/>
            <w:shd w:val="clear" w:color="auto" w:fill="FFFFFF"/>
          </w:rPr>
          <w:t xml:space="preserve">support wildlife managers in </w:t>
        </w:r>
        <w:r w:rsidR="001D3AA1" w:rsidRPr="0047536B">
          <w:rPr>
            <w:color w:val="000000" w:themeColor="text1"/>
            <w:shd w:val="clear" w:color="auto" w:fill="FFFFFF"/>
          </w:rPr>
          <w:t>operationaliz</w:t>
        </w:r>
        <w:r w:rsidR="001D3AA1">
          <w:rPr>
            <w:color w:val="000000" w:themeColor="text1"/>
            <w:shd w:val="clear" w:color="auto" w:fill="FFFFFF"/>
          </w:rPr>
          <w:t>ing</w:t>
        </w:r>
      </w:ins>
      <w:del w:id="31" w:author="Clayton Lamb" w:date="2023-05-30T07:05:00Z">
        <w:r w:rsidR="00D07BDB" w:rsidRPr="0047536B">
          <w:rPr>
            <w:color w:val="000000" w:themeColor="text1"/>
            <w:shd w:val="clear" w:color="auto" w:fill="FFFFFF"/>
          </w:rPr>
          <w:delText>operationalize</w:delText>
        </w:r>
      </w:del>
      <w:r w:rsidR="00D07BDB" w:rsidRPr="0047536B">
        <w:rPr>
          <w:color w:val="000000" w:themeColor="text1"/>
          <w:shd w:val="clear" w:color="auto" w:fill="FFFFFF"/>
        </w:rPr>
        <w:t xml:space="preserve"> </w:t>
      </w:r>
      <w:r w:rsidR="005478CA" w:rsidRPr="0047536B">
        <w:rPr>
          <w:color w:val="000000" w:themeColor="text1"/>
          <w:shd w:val="clear" w:color="auto" w:fill="FFFFFF"/>
        </w:rPr>
        <w:t>coexistence</w:t>
      </w:r>
      <w:r w:rsidR="00D07BDB" w:rsidRPr="0047536B">
        <w:rPr>
          <w:color w:val="000000" w:themeColor="text1"/>
          <w:shd w:val="clear" w:color="auto" w:fill="FFFFFF"/>
        </w:rPr>
        <w:t xml:space="preserve"> between people and grizzly bears</w:t>
      </w:r>
      <w:ins w:id="32" w:author="Clayton Lamb" w:date="2023-05-30T07:05:00Z">
        <w:r w:rsidR="001D3AA1">
          <w:rPr>
            <w:color w:val="000000" w:themeColor="text1"/>
            <w:shd w:val="clear" w:color="auto" w:fill="FFFFFF"/>
          </w:rPr>
          <w:t xml:space="preserve"> in the southeast British Columbia. </w:t>
        </w:r>
      </w:ins>
      <w:del w:id="33" w:author="Clayton Lamb" w:date="2023-05-30T07:05:00Z">
        <w:r w:rsidR="005478CA" w:rsidRPr="0047536B">
          <w:rPr>
            <w:color w:val="000000" w:themeColor="text1"/>
            <w:shd w:val="clear" w:color="auto" w:fill="FFFFFF"/>
          </w:rPr>
          <w:delText>.</w:delText>
        </w:r>
      </w:del>
    </w:p>
    <w:p w14:paraId="3022993B" w14:textId="28075918" w:rsidR="00D86E7E" w:rsidRPr="0047536B" w:rsidRDefault="00D86E7E" w:rsidP="00D86E7E">
      <w:pPr>
        <w:spacing w:line="480" w:lineRule="auto"/>
        <w:rPr>
          <w:color w:val="000000" w:themeColor="text1"/>
          <w:shd w:val="clear" w:color="auto" w:fill="FFFFFF"/>
        </w:rPr>
      </w:pPr>
      <w:del w:id="34" w:author="Clayton Lamb" w:date="2023-05-30T07:05:00Z">
        <w:r w:rsidRPr="0047536B">
          <w:rPr>
            <w:color w:val="000000" w:themeColor="text1"/>
            <w:shd w:val="clear" w:color="auto" w:fill="FFFFFF"/>
          </w:rPr>
          <w:tab/>
        </w:r>
      </w:del>
    </w:p>
    <w:p w14:paraId="20DDCD2B" w14:textId="77777777" w:rsidR="001D3AA1" w:rsidRPr="0047536B" w:rsidRDefault="001D3AA1" w:rsidP="00D86E7E">
      <w:pPr>
        <w:spacing w:line="480" w:lineRule="auto"/>
        <w:rPr>
          <w:ins w:id="35" w:author="Clayton Lamb" w:date="2023-05-30T07:05:00Z"/>
          <w:color w:val="000000" w:themeColor="text1"/>
          <w:shd w:val="clear" w:color="auto" w:fill="FFFFFF"/>
        </w:rPr>
      </w:pP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2175B95"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ins w:id="36" w:author="Clayton Lamb" w:date="2023-05-30T07:05:00Z">
        <w:r w:rsidR="00656A6A">
          <w:rPr>
            <w:color w:val="000000" w:themeColor="text1"/>
          </w:rPr>
          <w:t>-</w:t>
        </w:r>
      </w:ins>
      <w:del w:id="37" w:author="Clayton Lamb" w:date="2023-05-30T07:05:00Z">
        <w:r w:rsidR="000E51E3" w:rsidRPr="0047536B">
          <w:rPr>
            <w:color w:val="000000" w:themeColor="text1"/>
          </w:rPr>
          <w:delText xml:space="preserve"> </w:delText>
        </w:r>
      </w:del>
      <w:r w:rsidR="000E51E3" w:rsidRPr="0047536B">
        <w:rPr>
          <w:color w:val="000000" w:themeColor="text1"/>
        </w:rPr>
        <w:t>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 (</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ins w:id="38" w:author="Clayton Lamb" w:date="2023-05-30T07:05:00Z">
        <w:r w:rsidRPr="0047536B">
          <w:rPr>
            <w:color w:val="000000" w:themeColor="text1"/>
          </w:rPr>
          <w:t>)</w:t>
        </w:r>
        <w:r w:rsidR="002A00AD" w:rsidRPr="0047536B">
          <w:rPr>
            <w:color w:val="000000" w:themeColor="text1"/>
          </w:rPr>
          <w:t xml:space="preserve">. </w:t>
        </w:r>
        <w:r w:rsidR="00EE748B">
          <w:rPr>
            <w:color w:val="000000" w:themeColor="text1"/>
          </w:rPr>
          <w:t>The eastern edge of the study area extends about 7 km into Alberta, Canada.</w:t>
        </w:r>
      </w:ins>
      <w:del w:id="39" w:author="Clayton Lamb" w:date="2023-05-30T07:05:00Z">
        <w:r w:rsidRPr="0047536B">
          <w:rPr>
            <w:color w:val="000000" w:themeColor="text1"/>
          </w:rPr>
          <w:delText>)</w:delText>
        </w:r>
        <w:r w:rsidR="002A00AD" w:rsidRPr="0047536B">
          <w:rPr>
            <w:color w:val="000000" w:themeColor="text1"/>
          </w:rPr>
          <w:delText>.</w:delText>
        </w:r>
      </w:del>
      <w:r w:rsidR="002A00AD" w:rsidRPr="0047536B">
        <w:rPr>
          <w:color w:val="000000" w:themeColor="text1"/>
        </w:rPr>
        <w:t xml:space="preserve">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ins w:id="40" w:author="Clayton Lamb" w:date="2023-05-30T07:05:00Z">
        <w:r w:rsidR="004270AA" w:rsidRPr="0047536B">
          <w:rPr>
            <w:color w:val="000000" w:themeColor="text1"/>
          </w:rPr>
          <w:t>). 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45128">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ins>
      <w:del w:id="41" w:author="Clayton Lamb" w:date="2023-05-30T07:05:00Z">
        <w:r w:rsidR="004270AA" w:rsidRPr="0047536B">
          <w:rPr>
            <w:color w:val="000000" w:themeColor="text1"/>
          </w:rPr>
          <w:delText xml:space="preserve">). </w:delText>
        </w:r>
        <w:r w:rsidR="002A00AD" w:rsidRPr="0047536B">
          <w:rPr>
            <w:color w:val="000000" w:themeColor="text1"/>
          </w:rPr>
          <w:delText xml:space="preserve"> </w:delText>
        </w:r>
        <w:r w:rsidR="004270AA" w:rsidRPr="0047536B">
          <w:rPr>
            <w:color w:val="000000" w:themeColor="text1"/>
          </w:rPr>
          <w:delText>The study area</w:delText>
        </w:r>
        <w:r w:rsidR="002A00AD" w:rsidRPr="0047536B">
          <w:rPr>
            <w:color w:val="000000" w:themeColor="text1"/>
          </w:rPr>
          <w:delText xml:space="preserve"> stands out as a unique area of grizzly bear coexistence and conflict due to the </w:delText>
        </w:r>
        <w:r w:rsidR="00373CF5" w:rsidRPr="0047536B">
          <w:rPr>
            <w:color w:val="000000" w:themeColor="text1"/>
          </w:rPr>
          <w:delText xml:space="preserve">moderate </w:delText>
        </w:r>
        <w:r w:rsidR="002A00AD" w:rsidRPr="0047536B">
          <w:rPr>
            <w:color w:val="000000" w:themeColor="text1"/>
          </w:rPr>
          <w:delText>density of grizzly bears (15-</w:delText>
        </w:r>
        <w:r w:rsidR="00882835" w:rsidRPr="0047536B">
          <w:rPr>
            <w:color w:val="000000" w:themeColor="text1"/>
          </w:rPr>
          <w:delText>56</w:delText>
        </w:r>
        <w:r w:rsidR="002A00AD" w:rsidRPr="0047536B">
          <w:rPr>
            <w:color w:val="000000" w:themeColor="text1"/>
          </w:rPr>
          <w:delText xml:space="preserve"> grizzly bears / 1</w:delText>
        </w:r>
        <w:r w:rsidR="00AF0168" w:rsidRPr="0047536B">
          <w:rPr>
            <w:color w:val="000000" w:themeColor="text1"/>
          </w:rPr>
          <w:delText>,</w:delText>
        </w:r>
        <w:r w:rsidR="002A00AD" w:rsidRPr="0047536B">
          <w:rPr>
            <w:color w:val="000000" w:themeColor="text1"/>
          </w:rPr>
          <w:delText>000 km</w:delText>
        </w:r>
        <w:r w:rsidR="002A00AD" w:rsidRPr="0047536B">
          <w:rPr>
            <w:color w:val="000000" w:themeColor="text1"/>
            <w:vertAlign w:val="superscript"/>
          </w:rPr>
          <w:delText>2</w:delText>
        </w:r>
        <w:r w:rsidR="002A00AD" w:rsidRPr="0047536B">
          <w:rPr>
            <w:color w:val="000000" w:themeColor="text1"/>
          </w:rPr>
          <w:delText xml:space="preserve"> </w:delText>
        </w:r>
        <w:r w:rsidR="002A00AD" w:rsidRPr="0047536B">
          <w:rPr>
            <w:color w:val="000000" w:themeColor="text1"/>
          </w:rPr>
          <w:fldChar w:fldCharType="begin"/>
        </w:r>
        <w:r w:rsidR="00192F2A" w:rsidRPr="0047536B">
          <w:rPr>
            <w:color w:val="000000" w:themeColor="text1"/>
          </w:rPr>
          <w:del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delInstrText>
        </w:r>
        <w:r w:rsidR="002A00AD" w:rsidRPr="0047536B">
          <w:rPr>
            <w:color w:val="000000" w:themeColor="text1"/>
          </w:rPr>
          <w:fldChar w:fldCharType="separate"/>
        </w:r>
        <w:r w:rsidR="002A00AD" w:rsidRPr="0047536B">
          <w:rPr>
            <w:noProof/>
            <w:color w:val="000000" w:themeColor="text1"/>
          </w:rPr>
          <w:delText>(McLellan 2015, Lamb et al. 2019)</w:delText>
        </w:r>
        <w:r w:rsidR="002A00AD" w:rsidRPr="0047536B">
          <w:rPr>
            <w:color w:val="000000" w:themeColor="text1"/>
          </w:rPr>
          <w:fldChar w:fldCharType="end"/>
        </w:r>
        <w:r w:rsidR="002A00AD" w:rsidRPr="0047536B">
          <w:rPr>
            <w:color w:val="000000" w:themeColor="text1"/>
          </w:rPr>
          <w:delText xml:space="preserve">) living in close proximity to </w:delText>
        </w:r>
        <w:r w:rsidR="00AF0168" w:rsidRPr="0047536B">
          <w:rPr>
            <w:color w:val="000000" w:themeColor="text1"/>
          </w:rPr>
          <w:delText xml:space="preserve">three </w:delText>
        </w:r>
        <w:r w:rsidR="00411E03" w:rsidRPr="0047536B">
          <w:rPr>
            <w:color w:val="000000" w:themeColor="text1"/>
          </w:rPr>
          <w:delText>towns</w:delText>
        </w:r>
        <w:r w:rsidR="002A00AD" w:rsidRPr="0047536B">
          <w:rPr>
            <w:color w:val="000000" w:themeColor="text1"/>
          </w:rPr>
          <w:delText xml:space="preserve"> </w:delText>
        </w:r>
        <w:r w:rsidR="008238DA" w:rsidRPr="0047536B">
          <w:rPr>
            <w:color w:val="000000" w:themeColor="text1"/>
          </w:rPr>
          <w:delText xml:space="preserve">of </w:delText>
        </w:r>
        <w:r w:rsidR="002A00AD" w:rsidRPr="0047536B">
          <w:rPr>
            <w:color w:val="000000" w:themeColor="text1"/>
          </w:rPr>
          <w:delText>&gt;5,000 people each, a highway with &gt;10,000 vehicles per day,</w:delText>
        </w:r>
        <w:r w:rsidR="004E115A" w:rsidRPr="0047536B">
          <w:rPr>
            <w:color w:val="000000" w:themeColor="text1"/>
          </w:rPr>
          <w:delText xml:space="preserve"> a</w:delText>
        </w:r>
        <w:r w:rsidR="008238DA" w:rsidRPr="0047536B">
          <w:rPr>
            <w:color w:val="000000" w:themeColor="text1"/>
          </w:rPr>
          <w:delText>n active</w:delText>
        </w:r>
        <w:r w:rsidR="004E115A" w:rsidRPr="0047536B">
          <w:rPr>
            <w:color w:val="000000" w:themeColor="text1"/>
          </w:rPr>
          <w:delText xml:space="preserve"> railway, </w:delText>
        </w:r>
        <w:r w:rsidR="00AF0168" w:rsidRPr="0047536B">
          <w:rPr>
            <w:color w:val="000000" w:themeColor="text1"/>
          </w:rPr>
          <w:delText>five</w:delText>
        </w:r>
        <w:r w:rsidR="00F6490B" w:rsidRPr="0047536B">
          <w:rPr>
            <w:color w:val="000000" w:themeColor="text1"/>
          </w:rPr>
          <w:delText xml:space="preserve"> </w:delText>
        </w:r>
        <w:r w:rsidR="0073047B" w:rsidRPr="0047536B">
          <w:rPr>
            <w:color w:val="000000" w:themeColor="text1"/>
          </w:rPr>
          <w:delText xml:space="preserve">large </w:delText>
        </w:r>
        <w:r w:rsidR="00F6490B" w:rsidRPr="0047536B">
          <w:rPr>
            <w:color w:val="000000" w:themeColor="text1"/>
          </w:rPr>
          <w:delText>open pit</w:delText>
        </w:r>
        <w:r w:rsidR="00AF0168" w:rsidRPr="0047536B">
          <w:rPr>
            <w:color w:val="000000" w:themeColor="text1"/>
          </w:rPr>
          <w:delText xml:space="preserve"> </w:delText>
        </w:r>
        <w:r w:rsidR="004E115A" w:rsidRPr="0047536B">
          <w:rPr>
            <w:color w:val="000000" w:themeColor="text1"/>
          </w:rPr>
          <w:delText xml:space="preserve">coal mines, </w:delText>
        </w:r>
        <w:r w:rsidR="004A10B4" w:rsidRPr="0047536B">
          <w:rPr>
            <w:color w:val="000000" w:themeColor="text1"/>
          </w:rPr>
          <w:delText>and</w:delText>
        </w:r>
        <w:r w:rsidR="00490F0D" w:rsidRPr="0047536B">
          <w:rPr>
            <w:color w:val="000000" w:themeColor="text1"/>
          </w:rPr>
          <w:delText xml:space="preserve"> </w:delText>
        </w:r>
        <w:r w:rsidR="004E115A" w:rsidRPr="0047536B">
          <w:rPr>
            <w:color w:val="000000" w:themeColor="text1"/>
          </w:rPr>
          <w:delText xml:space="preserve">abundant recreation </w:delText>
        </w:r>
        <w:r w:rsidR="00AF0168" w:rsidRPr="0047536B">
          <w:rPr>
            <w:color w:val="000000" w:themeColor="text1"/>
          </w:rPr>
          <w:delText xml:space="preserve">including </w:delText>
        </w:r>
        <w:r w:rsidR="004E115A" w:rsidRPr="0047536B">
          <w:rPr>
            <w:color w:val="000000" w:themeColor="text1"/>
          </w:rPr>
          <w:delText>off-road vehicle use, mountain biking, hiking, hunting, and fishing occurring across the landscape.</w:delText>
        </w:r>
        <w:r w:rsidR="00D07BDB" w:rsidRPr="0047536B">
          <w:rPr>
            <w:color w:val="000000" w:themeColor="text1"/>
          </w:rPr>
          <w:delText xml:space="preserve"> </w:delText>
        </w:r>
      </w:del>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lastRenderedPageBreak/>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48109E5D" w:rsidR="009661F4" w:rsidRPr="0047536B" w:rsidRDefault="009661F4" w:rsidP="0040026A">
      <w:pPr>
        <w:spacing w:line="480" w:lineRule="auto"/>
        <w:ind w:firstLine="720"/>
        <w:rPr>
          <w:color w:val="000000" w:themeColor="text1"/>
        </w:rPr>
      </w:pPr>
      <w:r w:rsidRPr="0047536B">
        <w:rPr>
          <w:color w:val="000000" w:themeColor="text1"/>
        </w:rPr>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xml:space="preserve">, Sweden), each of which took between 1 and 12 relocations a day and was equipped with a VHF beacon for real time manual </w:t>
      </w:r>
      <w:ins w:id="42" w:author="Clayton Lamb" w:date="2023-05-30T07:05:00Z">
        <w:r w:rsidR="001521AA">
          <w:rPr>
            <w:color w:val="000000" w:themeColor="text1"/>
          </w:rPr>
          <w:t>locating of individuals</w:t>
        </w:r>
        <w:r w:rsidRPr="0047536B">
          <w:rPr>
            <w:color w:val="000000" w:themeColor="text1"/>
          </w:rPr>
          <w:t>.</w:t>
        </w:r>
      </w:ins>
      <w:del w:id="43" w:author="Clayton Lamb" w:date="2023-05-30T07:05:00Z">
        <w:r w:rsidRPr="0047536B">
          <w:rPr>
            <w:color w:val="000000" w:themeColor="text1"/>
          </w:rPr>
          <w:delText>relocation.</w:delText>
        </w:r>
      </w:del>
      <w:r w:rsidRPr="0047536B">
        <w:rPr>
          <w:color w:val="000000" w:themeColor="text1"/>
        </w:rPr>
        <w:t xml:space="preserve"> All collars were fitted with a cotton belt break away of varying thickness that was designed to rot within 1-5 years. In addition to the cotton belt break away, most collars were </w:t>
      </w:r>
      <w:r w:rsidRPr="0047536B">
        <w:rPr>
          <w:color w:val="000000" w:themeColor="text1"/>
        </w:rPr>
        <w:lastRenderedPageBreak/>
        <w:t>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xml:space="preserve">. </w:t>
      </w:r>
      <w:r w:rsidR="00F44F13" w:rsidRPr="0047536B">
        <w:rPr>
          <w:color w:val="000000" w:themeColor="text1"/>
        </w:rPr>
        <w:lastRenderedPageBreak/>
        <w:t>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01620E46" w:rsidR="003424FC" w:rsidRPr="0047536B" w:rsidRDefault="001671C6" w:rsidP="003424FC">
      <w:pPr>
        <w:spacing w:line="480" w:lineRule="auto"/>
        <w:ind w:firstLine="720"/>
        <w:rPr>
          <w:color w:val="000000" w:themeColor="text1"/>
        </w:rPr>
      </w:pPr>
      <w:ins w:id="44" w:author="Clayton Lamb" w:date="2023-05-30T07:05:00Z">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w:t>
        </w:r>
        <w:proofErr w:type="spellStart"/>
        <w:r w:rsidR="003424FC" w:rsidRPr="0047536B">
          <w:rPr>
            <w:color w:val="000000" w:themeColor="text1"/>
          </w:rPr>
          <w:t>olds</w:t>
        </w:r>
        <w:proofErr w:type="spellEnd"/>
        <w:r w:rsidR="003424FC" w:rsidRPr="0047536B">
          <w:rPr>
            <w:color w:val="000000" w:themeColor="text1"/>
          </w:rPr>
          <w:t xml:space="preserve">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proofErr w:type="spellStart"/>
        <w:r w:rsidR="003424FC" w:rsidRPr="0047536B">
          <w:rPr>
            <w:color w:val="000000" w:themeColor="text1"/>
          </w:rPr>
          <w:t>olds</w:t>
        </w:r>
        <w:proofErr w:type="spellEnd"/>
        <w:r w:rsidR="003424FC" w:rsidRPr="0047536B">
          <w:rPr>
            <w:color w:val="000000" w:themeColor="text1"/>
          </w:rPr>
          <w:t xml:space="preserve">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145128">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ins>
      <w:del w:id="45" w:author="Clayton Lamb" w:date="2023-05-30T07:05:00Z">
        <w:r w:rsidRPr="0047536B">
          <w:rPr>
            <w:color w:val="000000" w:themeColor="text1"/>
          </w:rPr>
          <w:delText>Annual</w:delText>
        </w:r>
        <w:r w:rsidR="008D2C1D" w:rsidRPr="0047536B">
          <w:rPr>
            <w:color w:val="000000" w:themeColor="text1"/>
          </w:rPr>
          <w:delText>ized</w:delText>
        </w:r>
        <w:r w:rsidRPr="0047536B">
          <w:rPr>
            <w:color w:val="000000" w:themeColor="text1"/>
          </w:rPr>
          <w:delText xml:space="preserve"> survival rates for collared animals (subadults and adults) were estimated using </w:delText>
        </w:r>
        <w:r w:rsidR="00FD0EBB" w:rsidRPr="0047536B">
          <w:rPr>
            <w:color w:val="000000" w:themeColor="text1"/>
          </w:rPr>
          <w:delText xml:space="preserve">the Kaplan-Meier </w:delText>
        </w:r>
        <w:r w:rsidRPr="0047536B">
          <w:rPr>
            <w:color w:val="000000" w:themeColor="text1"/>
          </w:rPr>
          <w:delText>known fate and staggered entry approach</w:delText>
        </w:r>
        <w:r w:rsidR="00FD0EBB" w:rsidRPr="0047536B">
          <w:rPr>
            <w:color w:val="000000" w:themeColor="text1"/>
          </w:rPr>
          <w:delText xml:space="preserve"> over monthly time periods. </w:delText>
        </w:r>
        <w:r w:rsidR="003424FC" w:rsidRPr="0047536B">
          <w:rPr>
            <w:color w:val="000000" w:themeColor="text1"/>
          </w:rPr>
          <w:delText>Annual</w:delText>
        </w:r>
        <w:r w:rsidR="008D2C1D" w:rsidRPr="0047536B">
          <w:rPr>
            <w:color w:val="000000" w:themeColor="text1"/>
          </w:rPr>
          <w:delText>ized</w:delText>
        </w:r>
        <w:r w:rsidR="003424FC" w:rsidRPr="0047536B">
          <w:rPr>
            <w:color w:val="000000" w:themeColor="text1"/>
          </w:rPr>
          <w:delText xml:space="preserve"> survival for dependent animals (cubs and yearlings) was estimated </w:delText>
        </w:r>
        <w:r w:rsidR="00D81424" w:rsidRPr="0047536B">
          <w:rPr>
            <w:color w:val="000000" w:themeColor="text1"/>
          </w:rPr>
          <w:delText xml:space="preserve">by following the fate of litters from collared females. We estimated dependent survival as </w:delText>
        </w:r>
        <w:r w:rsidR="003424FC" w:rsidRPr="0047536B">
          <w:rPr>
            <w:color w:val="000000" w:themeColor="text1"/>
          </w:rPr>
          <w:delText>the proportion of individuals that were observed the following year with their mother. We did not include two-year-olds in this estimate because many of them are not seen with their mo</w:delText>
        </w:r>
        <w:r w:rsidR="00FD0EBB" w:rsidRPr="0047536B">
          <w:rPr>
            <w:color w:val="000000" w:themeColor="text1"/>
          </w:rPr>
          <w:delText xml:space="preserve">ther </w:delText>
        </w:r>
        <w:r w:rsidR="003424FC" w:rsidRPr="0047536B">
          <w:rPr>
            <w:color w:val="000000" w:themeColor="text1"/>
          </w:rPr>
          <w:delText>as three</w:delText>
        </w:r>
        <w:r w:rsidR="007A0C23" w:rsidRPr="0047536B">
          <w:rPr>
            <w:color w:val="000000" w:themeColor="text1"/>
          </w:rPr>
          <w:delText>-</w:delText>
        </w:r>
        <w:r w:rsidR="003424FC" w:rsidRPr="0047536B">
          <w:rPr>
            <w:color w:val="000000" w:themeColor="text1"/>
          </w:rPr>
          <w:delText>year</w:delText>
        </w:r>
        <w:r w:rsidR="007A0C23" w:rsidRPr="0047536B">
          <w:rPr>
            <w:color w:val="000000" w:themeColor="text1"/>
          </w:rPr>
          <w:delText>-</w:delText>
        </w:r>
        <w:r w:rsidR="003424FC" w:rsidRPr="0047536B">
          <w:rPr>
            <w:color w:val="000000" w:themeColor="text1"/>
          </w:rPr>
          <w:delText xml:space="preserve">olds </w:delText>
        </w:r>
        <w:r w:rsidR="007E3163" w:rsidRPr="0047536B">
          <w:rPr>
            <w:color w:val="000000" w:themeColor="text1"/>
          </w:rPr>
          <w:delText>due to</w:delText>
        </w:r>
        <w:r w:rsidR="00FD0EBB" w:rsidRPr="0047536B">
          <w:rPr>
            <w:color w:val="000000" w:themeColor="text1"/>
          </w:rPr>
          <w:delText xml:space="preserve"> family breakup</w:delText>
        </w:r>
        <w:r w:rsidR="00CD449F" w:rsidRPr="0047536B">
          <w:rPr>
            <w:color w:val="000000" w:themeColor="text1"/>
          </w:rPr>
          <w:delText xml:space="preserve"> which often occurs in spring</w:delText>
        </w:r>
        <w:r w:rsidR="00FD0EBB" w:rsidRPr="0047536B">
          <w:rPr>
            <w:color w:val="000000" w:themeColor="text1"/>
          </w:rPr>
          <w:delText xml:space="preserve"> </w:delText>
        </w:r>
        <w:r w:rsidR="00BB6E30" w:rsidRPr="0047536B">
          <w:rPr>
            <w:color w:val="000000" w:themeColor="text1"/>
          </w:rPr>
          <w:fldChar w:fldCharType="begin"/>
        </w:r>
        <w:r w:rsidR="00BB6E30" w:rsidRPr="0047536B">
          <w:rPr>
            <w:color w:val="000000" w:themeColor="text1"/>
          </w:rPr>
          <w:del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delInstrText>
        </w:r>
        <w:r w:rsidR="00BB6E30" w:rsidRPr="0047536B">
          <w:rPr>
            <w:color w:val="000000" w:themeColor="text1"/>
          </w:rPr>
          <w:fldChar w:fldCharType="separate"/>
        </w:r>
        <w:r w:rsidR="00BB6E30" w:rsidRPr="0047536B">
          <w:rPr>
            <w:noProof/>
            <w:color w:val="000000" w:themeColor="text1"/>
          </w:rPr>
          <w:delText>(McLellan 2015)</w:delText>
        </w:r>
        <w:r w:rsidR="00BB6E30" w:rsidRPr="0047536B">
          <w:rPr>
            <w:color w:val="000000" w:themeColor="text1"/>
          </w:rPr>
          <w:fldChar w:fldCharType="end"/>
        </w:r>
        <w:r w:rsidR="003424FC" w:rsidRPr="0047536B">
          <w:rPr>
            <w:color w:val="000000" w:themeColor="text1"/>
          </w:rPr>
          <w:delText xml:space="preserve">. </w:delText>
        </w:r>
      </w:del>
    </w:p>
    <w:p w14:paraId="4DF59AD3" w14:textId="25616407"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w:t>
      </w:r>
      <w:r w:rsidR="00D85E4A" w:rsidRPr="0047536B">
        <w:rPr>
          <w:color w:val="000000" w:themeColor="text1"/>
        </w:rPr>
        <w:lastRenderedPageBreak/>
        <w:t xml:space="preserve">calculated the number of cubs produced per nulliparous female </w:t>
      </w:r>
      <w:r w:rsidR="004F584E" w:rsidRPr="0047536B">
        <w:rPr>
          <w:color w:val="000000" w:themeColor="text1"/>
        </w:rPr>
        <w:t>aged 5-9</w:t>
      </w:r>
      <w:r w:rsidR="00D85E4A" w:rsidRPr="0047536B">
        <w:rPr>
          <w:color w:val="000000" w:themeColor="text1"/>
        </w:rPr>
        <w:t>. We weighted these results by the proportion of the population available to produce cubs (i.e., those animals that were not currently with offspring and still alive/monitored). We were not able to calculate birth intervals due to</w:t>
      </w:r>
      <w:ins w:id="46" w:author="Clayton Lamb" w:date="2023-05-30T07:05:00Z">
        <w:r w:rsidR="00D85E4A" w:rsidRPr="0047536B">
          <w:rPr>
            <w:color w:val="000000" w:themeColor="text1"/>
          </w:rPr>
          <w:t xml:space="preserve"> </w:t>
        </w:r>
        <w:r w:rsidR="00520719">
          <w:rPr>
            <w:color w:val="000000" w:themeColor="text1"/>
          </w:rPr>
          <w:t>a</w:t>
        </w:r>
      </w:ins>
      <w:r w:rsidR="00D85E4A" w:rsidRPr="0047536B">
        <w:rPr>
          <w:color w:val="000000" w:themeColor="text1"/>
        </w:rPr>
        <w:t xml:space="preserve"> small sample </w:t>
      </w:r>
      <w:ins w:id="47" w:author="Clayton Lamb" w:date="2023-05-30T07:05:00Z">
        <w:r w:rsidR="00D85E4A" w:rsidRPr="0047536B">
          <w:rPr>
            <w:color w:val="000000" w:themeColor="text1"/>
          </w:rPr>
          <w:t>size</w:t>
        </w:r>
        <w:r w:rsidR="00520719">
          <w:rPr>
            <w:color w:val="000000" w:themeColor="text1"/>
          </w:rPr>
          <w:t xml:space="preserve"> of females with multiple litters monitored</w:t>
        </w:r>
      </w:ins>
      <w:del w:id="48" w:author="Clayton Lamb" w:date="2023-05-30T07:05:00Z">
        <w:r w:rsidR="00D85E4A" w:rsidRPr="0047536B">
          <w:rPr>
            <w:color w:val="000000" w:themeColor="text1"/>
          </w:rPr>
          <w:delText>sizes</w:delText>
        </w:r>
      </w:del>
      <w:r w:rsidR="00D85E4A" w:rsidRPr="0047536B">
        <w:rPr>
          <w:color w:val="000000" w:themeColor="text1"/>
        </w:rPr>
        <w:t xml:space="preserve"> (n=</w:t>
      </w:r>
      <w:r w:rsidR="004F584E" w:rsidRPr="0047536B">
        <w:rPr>
          <w:color w:val="000000" w:themeColor="text1"/>
        </w:rPr>
        <w:t>4</w:t>
      </w:r>
      <w:r w:rsidR="00D85E4A" w:rsidRPr="0047536B">
        <w:rPr>
          <w:color w:val="000000" w:themeColor="text1"/>
        </w:rPr>
        <w:t xml:space="preserve">). </w:t>
      </w:r>
    </w:p>
    <w:p w14:paraId="6FFA028B" w14:textId="70E706F9"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ins w:id="49" w:author="Clayton Lamb" w:date="2023-05-30T07:05:00Z">
        <w:r w:rsidR="00520719">
          <w:rPr>
            <w:color w:val="000000" w:themeColor="text1"/>
          </w:rPr>
          <w:t xml:space="preserve"> generally</w:t>
        </w:r>
      </w:ins>
      <w:r w:rsidR="009304AE" w:rsidRPr="0047536B">
        <w:rPr>
          <w:color w:val="000000" w:themeColor="text1"/>
        </w:rPr>
        <w:t xml:space="preserve"> challenging to estimate </w:t>
      </w:r>
      <w:ins w:id="50" w:author="Clayton Lamb" w:date="2023-05-30T07:05:00Z">
        <w:r w:rsidR="00520719">
          <w:rPr>
            <w:color w:val="000000" w:themeColor="text1"/>
          </w:rPr>
          <w:t>given the relative rarity of dispersal events, the difficulty of collaring young dispersing animals,</w:t>
        </w:r>
        <w:r w:rsidR="009304AE" w:rsidRPr="0047536B">
          <w:rPr>
            <w:color w:val="000000" w:themeColor="text1"/>
          </w:rPr>
          <w:t xml:space="preserve"> </w:t>
        </w:r>
        <w:r w:rsidR="00520719">
          <w:rPr>
            <w:color w:val="000000" w:themeColor="text1"/>
          </w:rPr>
          <w:t>and the broad spatial extent of sampling that would be required to sample region dispersers could be coming from</w:t>
        </w:r>
      </w:ins>
      <w:del w:id="51" w:author="Clayton Lamb" w:date="2023-05-30T07:05:00Z">
        <w:r w:rsidR="009304AE" w:rsidRPr="0047536B">
          <w:rPr>
            <w:color w:val="000000" w:themeColor="text1"/>
          </w:rPr>
          <w:delText>in other systems</w:delText>
        </w:r>
      </w:del>
      <w:r w:rsidR="009304AE" w:rsidRPr="0047536B">
        <w:rPr>
          <w:color w:val="000000" w:themeColor="text1"/>
        </w:rPr>
        <w:t xml:space="preserve">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 xml:space="preserve">To ensure reproducibility, our analysis code and </w:t>
      </w:r>
      <w:r w:rsidR="00BE12A1" w:rsidRPr="0047536B">
        <w:rPr>
          <w:color w:val="1C1D1E"/>
          <w:shd w:val="clear" w:color="auto" w:fill="FFFFFF"/>
        </w:rPr>
        <w:lastRenderedPageBreak/>
        <w:t>data have been posted on GitHub (</w:t>
      </w:r>
      <w:r w:rsidR="00BE12A1" w:rsidRPr="0047536B">
        <w:rPr>
          <w:color w:val="000000" w:themeColor="text1"/>
        </w:rPr>
        <w:t>https://github.com/ctlamb/ElkValley_Grizzly_Demography_22).</w:t>
      </w:r>
    </w:p>
    <w:p w14:paraId="686226F3" w14:textId="1FFA025B"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w:t>
      </w:r>
      <w:del w:id="52" w:author="Clayton Lamb" w:date="2023-05-30T07:05:00Z">
        <w:r w:rsidR="004270AA" w:rsidRPr="0047536B">
          <w:rPr>
            <w:color w:val="000000" w:themeColor="text1"/>
          </w:rPr>
          <w:delText xml:space="preserve">but not additional area </w:delText>
        </w:r>
      </w:del>
      <w:r w:rsidR="004270AA" w:rsidRPr="0047536B">
        <w:rPr>
          <w:color w:val="000000" w:themeColor="text1"/>
        </w:rPr>
        <w:t>(</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ins w:id="53" w:author="Clayton Lamb" w:date="2023-05-30T07:05:00Z">
        <w:r w:rsidR="00B73FC8">
          <w:rPr>
            <w:color w:val="000000" w:themeColor="text1"/>
          </w:rPr>
          <w:t xml:space="preserve"> due to being further from people</w:t>
        </w:r>
        <w:r w:rsidR="002B2CDA" w:rsidRPr="0047536B">
          <w:rPr>
            <w:color w:val="000000" w:themeColor="text1"/>
          </w:rPr>
          <w:t>.</w:t>
        </w:r>
      </w:ins>
      <w:del w:id="54" w:author="Clayton Lamb" w:date="2023-05-30T07:05:00Z">
        <w:r w:rsidR="002B2CDA" w:rsidRPr="0047536B">
          <w:rPr>
            <w:color w:val="000000" w:themeColor="text1"/>
          </w:rPr>
          <w:delText>.</w:delText>
        </w:r>
      </w:del>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proofErr w:type="spellStart"/>
      <w:r w:rsidR="00B85A56" w:rsidRPr="0047536B">
        <w:rPr>
          <w:color w:val="000000" w:themeColor="text1"/>
        </w:rPr>
        <w:t>secr</w:t>
      </w:r>
      <w:proofErr w:type="spellEnd"/>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a)</w:t>
      </w:r>
      <w:r w:rsidR="00C54DCF">
        <w:rPr>
          <w:color w:val="000000" w:themeColor="text1"/>
        </w:rPr>
        <w:fldChar w:fldCharType="end"/>
      </w:r>
      <w:r w:rsidR="00B85A56" w:rsidRPr="0047536B">
        <w:rPr>
          <w:color w:val="000000" w:themeColor="text1"/>
        </w:rPr>
        <w:t xml:space="preserve">, and 2) open models which estimated population trend by following individuals entering and leaving the population across years using the </w:t>
      </w:r>
      <w:r w:rsidR="00EF78D4" w:rsidRPr="0047536B">
        <w:rPr>
          <w:color w:val="000000" w:themeColor="text1"/>
        </w:rPr>
        <w:t>‘</w:t>
      </w:r>
      <w:proofErr w:type="spellStart"/>
      <w:r w:rsidR="00B85A56" w:rsidRPr="0047536B">
        <w:rPr>
          <w:color w:val="000000" w:themeColor="text1"/>
        </w:rPr>
        <w:t>openCR</w:t>
      </w:r>
      <w:proofErr w:type="spellEnd"/>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575DFD">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lastRenderedPageBreak/>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37D7AEB3" w14:textId="5FB99324" w:rsidR="008852FA" w:rsidRPr="0047536B" w:rsidRDefault="008852FA" w:rsidP="008852FA">
      <w:pPr>
        <w:spacing w:line="480" w:lineRule="auto"/>
        <w:ind w:firstLine="720"/>
        <w:rPr>
          <w:del w:id="55" w:author="Clayton Lamb" w:date="2023-05-30T07:05:00Z"/>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 xml:space="preserve">bear that died while wearing a functioning </w:t>
      </w:r>
      <w:proofErr w:type="spellStart"/>
      <w:r w:rsidR="00BF1B18" w:rsidRPr="0047536B">
        <w:rPr>
          <w:color w:val="000000" w:themeColor="text1"/>
        </w:rPr>
        <w:t>radiocollar</w:t>
      </w:r>
      <w:proofErr w:type="spellEnd"/>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ins w:id="56" w:author="Clayton Lamb" w:date="2023-05-30T07:05:00Z">
        <w:r w:rsidR="00A13346">
          <w:rPr>
            <w:color w:val="000000" w:themeColor="text1"/>
          </w:rPr>
          <w:t xml:space="preserve"> </w:t>
        </w:r>
      </w:ins>
    </w:p>
    <w:p w14:paraId="4F3C9092" w14:textId="683BF40D" w:rsidR="008852FA" w:rsidRPr="0047536B" w:rsidRDefault="008852FA" w:rsidP="0029167F">
      <w:pPr>
        <w:spacing w:line="480" w:lineRule="auto"/>
        <w:ind w:firstLine="720"/>
        <w:rPr>
          <w:del w:id="57" w:author="Clayton Lamb" w:date="2023-05-30T07:05:00Z"/>
          <w:color w:val="000000" w:themeColor="text1"/>
        </w:rPr>
      </w:pP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ins w:id="58" w:author="Clayton Lamb" w:date="2023-05-30T07:05:00Z">
        <w:r w:rsidR="00A13346">
          <w:rPr>
            <w:color w:val="000000" w:themeColor="text1"/>
          </w:rPr>
          <w:t xml:space="preserve"> </w:t>
        </w:r>
      </w:ins>
      <w:del w:id="59" w:author="Clayton Lamb" w:date="2023-05-30T07:05:00Z">
        <w:r w:rsidR="002B6E44" w:rsidRPr="0047536B">
          <w:rPr>
            <w:color w:val="000000" w:themeColor="text1"/>
          </w:rPr>
          <w:delText xml:space="preserve">This second approach </w:delText>
        </w:r>
        <w:r w:rsidR="0023162B" w:rsidRPr="0047536B">
          <w:rPr>
            <w:color w:val="000000" w:themeColor="text1"/>
          </w:rPr>
          <w:delText>assumes</w:delText>
        </w:r>
        <w:r w:rsidR="002B6E44" w:rsidRPr="0047536B">
          <w:rPr>
            <w:color w:val="000000" w:themeColor="text1"/>
          </w:rPr>
          <w:delText xml:space="preserve"> all mortalities that involve a Conservation Officer are recorded, which </w:delText>
        </w:r>
        <w:r w:rsidR="0093606E" w:rsidRPr="0047536B">
          <w:rPr>
            <w:color w:val="000000" w:themeColor="text1"/>
          </w:rPr>
          <w:delText>is</w:delText>
        </w:r>
        <w:r w:rsidR="002B6E44" w:rsidRPr="0047536B">
          <w:rPr>
            <w:color w:val="000000" w:themeColor="text1"/>
          </w:rPr>
          <w:delText xml:space="preserve"> reasonable because Conservation Officers do extensive reporting on each conflict, especially when it results in a mortality, and all mortalities are </w:delText>
        </w:r>
        <w:r w:rsidR="0093606E" w:rsidRPr="0047536B">
          <w:rPr>
            <w:color w:val="000000" w:themeColor="text1"/>
          </w:rPr>
          <w:delText xml:space="preserve">required to be </w:delText>
        </w:r>
        <w:r w:rsidR="002B6E44" w:rsidRPr="0047536B">
          <w:rPr>
            <w:color w:val="000000" w:themeColor="text1"/>
          </w:rPr>
          <w:delText>recorded in the Compulsory Inspection database.</w:delText>
        </w:r>
        <w:r w:rsidR="00B9198F" w:rsidRPr="0047536B">
          <w:rPr>
            <w:color w:val="000000" w:themeColor="text1"/>
          </w:rPr>
          <w:delText xml:space="preserve"> </w:delText>
        </w:r>
        <w:r w:rsidR="00F866FE" w:rsidRPr="0047536B">
          <w:rPr>
            <w:color w:val="000000" w:themeColor="text1"/>
          </w:rPr>
          <w:delText xml:space="preserve">To calculate the </w:delText>
        </w:r>
        <w:r w:rsidR="00B9198F" w:rsidRPr="0047536B">
          <w:rPr>
            <w:color w:val="000000" w:themeColor="text1"/>
          </w:rPr>
          <w:delText>underreporting rate using the CI ratio method</w:delText>
        </w:r>
        <w:r w:rsidR="00F866FE" w:rsidRPr="0047536B">
          <w:rPr>
            <w:color w:val="000000" w:themeColor="text1"/>
          </w:rPr>
          <w:delText>, we</w:delText>
        </w:r>
        <w:r w:rsidR="00B9198F" w:rsidRPr="0047536B">
          <w:rPr>
            <w:color w:val="000000" w:themeColor="text1"/>
          </w:rPr>
          <w:delText xml:space="preserve"> </w:delText>
        </w:r>
        <w:r w:rsidR="00D407AC" w:rsidRPr="0047536B">
          <w:rPr>
            <w:color w:val="000000" w:themeColor="text1"/>
          </w:rPr>
          <w:delText>first estimat</w:delText>
        </w:r>
        <w:r w:rsidR="00F866FE" w:rsidRPr="0047536B">
          <w:rPr>
            <w:color w:val="000000" w:themeColor="text1"/>
          </w:rPr>
          <w:delText>ed</w:delText>
        </w:r>
        <w:r w:rsidR="00D407AC" w:rsidRPr="0047536B">
          <w:rPr>
            <w:color w:val="000000" w:themeColor="text1"/>
          </w:rPr>
          <w:delText xml:space="preserve"> the number of </w:delText>
        </w:r>
        <w:r w:rsidR="00962B8A" w:rsidRPr="0047536B">
          <w:rPr>
            <w:color w:val="000000" w:themeColor="text1"/>
          </w:rPr>
          <w:delText xml:space="preserve">grizzlies killed by human causes but </w:delText>
        </w:r>
        <w:r w:rsidR="00D407AC" w:rsidRPr="0047536B">
          <w:rPr>
            <w:color w:val="000000" w:themeColor="text1"/>
          </w:rPr>
          <w:delText>not reported in the CI database (</w:delText>
        </w:r>
        <w:r w:rsidR="007A5B09" w:rsidRPr="0047536B">
          <w:rPr>
            <w:i/>
            <w:iCs/>
            <w:color w:val="000000" w:themeColor="text1"/>
          </w:rPr>
          <w:delText>HCunreported</w:delText>
        </w:r>
        <w:r w:rsidR="006523B8" w:rsidRPr="0047536B">
          <w:rPr>
            <w:i/>
            <w:iCs/>
            <w:color w:val="000000" w:themeColor="text1"/>
          </w:rPr>
          <w:delText>, eq.1</w:delText>
        </w:r>
        <w:r w:rsidR="00D407AC" w:rsidRPr="0047536B">
          <w:rPr>
            <w:color w:val="000000" w:themeColor="text1"/>
          </w:rPr>
          <w:delText>)</w:delText>
        </w:r>
        <w:r w:rsidR="00367E3E" w:rsidRPr="0047536B">
          <w:rPr>
            <w:color w:val="000000" w:themeColor="text1"/>
          </w:rPr>
          <w:delText>,</w:delText>
        </w:r>
        <w:r w:rsidR="007A5B09" w:rsidRPr="0047536B">
          <w:rPr>
            <w:color w:val="000000" w:themeColor="text1"/>
          </w:rPr>
          <w:delText xml:space="preserve"> where </w:delText>
        </w:r>
        <w:r w:rsidR="007A5B09" w:rsidRPr="0047536B">
          <w:rPr>
            <w:i/>
            <w:iCs/>
            <w:color w:val="000000" w:themeColor="text1"/>
          </w:rPr>
          <w:delText>COSci</w:delText>
        </w:r>
        <w:r w:rsidR="007A5B09" w:rsidRPr="0047536B">
          <w:rPr>
            <w:color w:val="000000" w:themeColor="text1"/>
          </w:rPr>
          <w:delText xml:space="preserve"> </w:delText>
        </w:r>
        <w:r w:rsidR="00AD69E9" w:rsidRPr="0047536B">
          <w:rPr>
            <w:color w:val="000000" w:themeColor="text1"/>
          </w:rPr>
          <w:delText xml:space="preserve">is the number of bears killed by COS in the CI data, </w:delText>
        </w:r>
        <w:r w:rsidR="007A5B09" w:rsidRPr="0047536B">
          <w:rPr>
            <w:i/>
            <w:iCs/>
            <w:color w:val="000000" w:themeColor="text1"/>
          </w:rPr>
          <w:delText>HCci</w:delText>
        </w:r>
        <w:r w:rsidR="007A5B09" w:rsidRPr="0047536B">
          <w:rPr>
            <w:color w:val="000000" w:themeColor="text1"/>
          </w:rPr>
          <w:delText xml:space="preserve"> </w:delText>
        </w:r>
        <w:r w:rsidR="00AD69E9" w:rsidRPr="0047536B">
          <w:rPr>
            <w:color w:val="000000" w:themeColor="text1"/>
          </w:rPr>
          <w:delText xml:space="preserve">is the number of </w:delText>
        </w:r>
        <w:r w:rsidR="00367E3E" w:rsidRPr="0047536B">
          <w:rPr>
            <w:color w:val="000000" w:themeColor="text1"/>
          </w:rPr>
          <w:delText>non-COS</w:delText>
        </w:r>
        <w:r w:rsidR="00D56576" w:rsidRPr="0047536B">
          <w:rPr>
            <w:color w:val="000000" w:themeColor="text1"/>
          </w:rPr>
          <w:delText xml:space="preserve"> human-caused kills </w:delText>
        </w:r>
        <w:r w:rsidR="007A5B09" w:rsidRPr="0047536B">
          <w:rPr>
            <w:color w:val="000000" w:themeColor="text1"/>
          </w:rPr>
          <w:delText>in the CI data</w:delText>
        </w:r>
        <w:r w:rsidR="004635BD" w:rsidRPr="0047536B">
          <w:rPr>
            <w:color w:val="000000" w:themeColor="text1"/>
          </w:rPr>
          <w:delText>base</w:delText>
        </w:r>
        <w:r w:rsidR="003546E6" w:rsidRPr="0047536B">
          <w:rPr>
            <w:color w:val="000000" w:themeColor="text1"/>
          </w:rPr>
          <w:delText>,</w:delText>
        </w:r>
        <w:r w:rsidR="007A5B09" w:rsidRPr="0047536B">
          <w:rPr>
            <w:color w:val="000000" w:themeColor="text1"/>
          </w:rPr>
          <w:delText xml:space="preserve"> </w:delText>
        </w:r>
        <w:r w:rsidR="007A5B09" w:rsidRPr="0047536B">
          <w:rPr>
            <w:i/>
            <w:iCs/>
            <w:color w:val="000000" w:themeColor="text1"/>
          </w:rPr>
          <w:delText>COS</w:delText>
        </w:r>
        <w:r w:rsidR="007A5B09" w:rsidRPr="0047536B">
          <w:rPr>
            <w:color w:val="000000" w:themeColor="text1"/>
          </w:rPr>
          <w:delText xml:space="preserve"> is the number of collared bears killed by COS</w:delText>
        </w:r>
        <w:r w:rsidR="00367E3E" w:rsidRPr="0047536B">
          <w:rPr>
            <w:color w:val="000000" w:themeColor="text1"/>
          </w:rPr>
          <w:delText>,</w:delText>
        </w:r>
        <w:r w:rsidR="007A5B09" w:rsidRPr="0047536B">
          <w:rPr>
            <w:color w:val="000000" w:themeColor="text1"/>
          </w:rPr>
          <w:delText xml:space="preserve"> and </w:delText>
        </w:r>
        <w:r w:rsidR="007A5B09" w:rsidRPr="0047536B">
          <w:rPr>
            <w:i/>
            <w:iCs/>
            <w:color w:val="000000" w:themeColor="text1"/>
          </w:rPr>
          <w:delText>HC</w:delText>
        </w:r>
        <w:r w:rsidR="007A5B09" w:rsidRPr="0047536B">
          <w:rPr>
            <w:color w:val="000000" w:themeColor="text1"/>
          </w:rPr>
          <w:delText xml:space="preserve"> is the number of collared bears killed by</w:delText>
        </w:r>
        <w:r w:rsidR="004635BD" w:rsidRPr="0047536B">
          <w:rPr>
            <w:color w:val="000000" w:themeColor="text1"/>
          </w:rPr>
          <w:delText xml:space="preserve"> non-COS</w:delText>
        </w:r>
        <w:r w:rsidR="007A5B09" w:rsidRPr="0047536B">
          <w:rPr>
            <w:color w:val="000000" w:themeColor="text1"/>
          </w:rPr>
          <w:delText xml:space="preserve"> human causes. To get a</w:delText>
        </w:r>
        <w:r w:rsidR="00AD69E9" w:rsidRPr="0047536B">
          <w:rPr>
            <w:color w:val="000000" w:themeColor="text1"/>
          </w:rPr>
          <w:delText>n</w:delText>
        </w:r>
        <w:r w:rsidR="007A5B09" w:rsidRPr="0047536B">
          <w:rPr>
            <w:color w:val="000000" w:themeColor="text1"/>
          </w:rPr>
          <w:delText xml:space="preserve"> underreporting rate</w:delText>
        </w:r>
        <w:r w:rsidR="00367E3E" w:rsidRPr="0047536B">
          <w:rPr>
            <w:color w:val="000000" w:themeColor="text1"/>
          </w:rPr>
          <w:delText>,</w:delText>
        </w:r>
        <w:r w:rsidR="007A5B09" w:rsidRPr="0047536B">
          <w:rPr>
            <w:color w:val="000000" w:themeColor="text1"/>
          </w:rPr>
          <w:delText xml:space="preserve"> </w:delText>
        </w:r>
        <w:r w:rsidR="008544CA" w:rsidRPr="0047536B">
          <w:rPr>
            <w:color w:val="000000" w:themeColor="text1"/>
          </w:rPr>
          <w:delText xml:space="preserve">we divided </w:delText>
        </w:r>
        <w:r w:rsidR="007A5B09" w:rsidRPr="0047536B">
          <w:rPr>
            <w:i/>
            <w:iCs/>
            <w:color w:val="000000" w:themeColor="text1"/>
          </w:rPr>
          <w:delText>HCunreported</w:delText>
        </w:r>
        <w:r w:rsidR="007A5B09" w:rsidRPr="0047536B">
          <w:rPr>
            <w:color w:val="000000" w:themeColor="text1"/>
          </w:rPr>
          <w:delText xml:space="preserve"> by the</w:delText>
        </w:r>
        <w:r w:rsidR="00F97646" w:rsidRPr="0047536B">
          <w:rPr>
            <w:color w:val="000000" w:themeColor="text1"/>
          </w:rPr>
          <w:delText xml:space="preserve"> sum of</w:delText>
        </w:r>
        <w:r w:rsidR="008544CA" w:rsidRPr="0047536B">
          <w:rPr>
            <w:color w:val="000000" w:themeColor="text1"/>
          </w:rPr>
          <w:delText xml:space="preserve"> </w:delText>
        </w:r>
        <w:r w:rsidR="000C346B" w:rsidRPr="0047536B">
          <w:rPr>
            <w:i/>
            <w:iCs/>
            <w:color w:val="000000" w:themeColor="text1"/>
          </w:rPr>
          <w:delText>HCunreported</w:delText>
        </w:r>
        <w:r w:rsidR="000C346B" w:rsidRPr="0047536B">
          <w:rPr>
            <w:color w:val="000000" w:themeColor="text1"/>
          </w:rPr>
          <w:delText xml:space="preserve"> </w:delText>
        </w:r>
        <w:r w:rsidR="00AF1E8E" w:rsidRPr="0047536B">
          <w:rPr>
            <w:color w:val="000000" w:themeColor="text1"/>
          </w:rPr>
          <w:delText>plus</w:delText>
        </w:r>
        <w:r w:rsidR="007A5B09" w:rsidRPr="0047536B">
          <w:rPr>
            <w:color w:val="000000" w:themeColor="text1"/>
          </w:rPr>
          <w:delText xml:space="preserve"> </w:delText>
        </w:r>
        <w:r w:rsidR="006523B8" w:rsidRPr="0047536B">
          <w:rPr>
            <w:i/>
            <w:iCs/>
            <w:color w:val="000000" w:themeColor="text1"/>
          </w:rPr>
          <w:delText>HCci</w:delText>
        </w:r>
        <w:r w:rsidR="00BB6D18" w:rsidRPr="0047536B">
          <w:rPr>
            <w:color w:val="000000" w:themeColor="text1"/>
          </w:rPr>
          <w:delText>.</w:delText>
        </w:r>
      </w:del>
    </w:p>
    <w:p w14:paraId="09973EB0" w14:textId="6CC5C07C" w:rsidR="00D407AC" w:rsidRPr="0047536B" w:rsidRDefault="007A5B09" w:rsidP="00D407AC">
      <w:pPr>
        <w:rPr>
          <w:del w:id="60" w:author="Clayton Lamb" w:date="2023-05-30T07:05:00Z"/>
          <w:rStyle w:val="mi"/>
          <w:color w:val="333333"/>
          <w:sz w:val="29"/>
          <w:szCs w:val="29"/>
          <w:bdr w:val="none" w:sz="0" w:space="0" w:color="auto" w:frame="1"/>
          <w:shd w:val="clear" w:color="auto" w:fill="FFFFFF"/>
        </w:rPr>
      </w:pPr>
      <m:oMathPara>
        <m:oMath>
          <m:r>
            <w:del w:id="61" w:author="Clayton Lamb" w:date="2023-05-30T07:05:00Z">
              <w:rPr>
                <w:rStyle w:val="mtext"/>
                <w:rFonts w:ascii="Cambria Math" w:hAnsi="Cambria Math"/>
                <w:color w:val="333333"/>
                <w:sz w:val="29"/>
                <w:szCs w:val="29"/>
                <w:bdr w:val="none" w:sz="0" w:space="0" w:color="auto" w:frame="1"/>
                <w:shd w:val="clear" w:color="auto" w:fill="FFFFFF"/>
              </w:rPr>
              <m:t>HCunreported</m:t>
            </w:del>
          </m:r>
          <m:r>
            <w:del w:id="62" w:author="Clayton Lamb" w:date="2023-05-30T07:05:00Z">
              <w:rPr>
                <w:rStyle w:val="mo"/>
                <w:rFonts w:ascii="Cambria Math" w:hAnsi="Cambria Math"/>
                <w:color w:val="333333"/>
                <w:sz w:val="29"/>
                <w:szCs w:val="29"/>
                <w:bdr w:val="none" w:sz="0" w:space="0" w:color="auto" w:frame="1"/>
                <w:shd w:val="clear" w:color="auto" w:fill="FFFFFF"/>
              </w:rPr>
              <m:t>=</m:t>
            </w:del>
          </m:r>
          <m:d>
            <m:dPr>
              <m:ctrlPr>
                <w:del w:id="63" w:author="Clayton Lamb" w:date="2023-05-30T07:05:00Z">
                  <w:rPr>
                    <w:rStyle w:val="mo"/>
                    <w:rFonts w:ascii="Cambria Math" w:hAnsi="Cambria Math"/>
                    <w:i/>
                    <w:color w:val="333333"/>
                    <w:sz w:val="29"/>
                    <w:szCs w:val="29"/>
                    <w:bdr w:val="none" w:sz="0" w:space="0" w:color="auto" w:frame="1"/>
                    <w:shd w:val="clear" w:color="auto" w:fill="FFFFFF"/>
                  </w:rPr>
                </w:del>
              </m:ctrlPr>
            </m:dPr>
            <m:e>
              <m:f>
                <m:fPr>
                  <m:ctrlPr>
                    <w:del w:id="64" w:author="Clayton Lamb" w:date="2023-05-30T07:05:00Z">
                      <w:rPr>
                        <w:rStyle w:val="mo"/>
                        <w:rFonts w:ascii="Cambria Math" w:hAnsi="Cambria Math"/>
                        <w:i/>
                        <w:color w:val="333333"/>
                        <w:sz w:val="29"/>
                        <w:szCs w:val="29"/>
                        <w:bdr w:val="none" w:sz="0" w:space="0" w:color="auto" w:frame="1"/>
                        <w:shd w:val="clear" w:color="auto" w:fill="FFFFFF"/>
                      </w:rPr>
                    </w:del>
                  </m:ctrlPr>
                </m:fPr>
                <m:num>
                  <m:r>
                    <w:del w:id="65" w:author="Clayton Lamb" w:date="2023-05-30T07:05:00Z">
                      <w:rPr>
                        <w:rStyle w:val="mo"/>
                        <w:rFonts w:ascii="Cambria Math" w:hAnsi="Cambria Math"/>
                        <w:color w:val="333333"/>
                        <w:sz w:val="29"/>
                        <w:szCs w:val="29"/>
                        <w:bdr w:val="none" w:sz="0" w:space="0" w:color="auto" w:frame="1"/>
                        <w:shd w:val="clear" w:color="auto" w:fill="FFFFFF"/>
                      </w:rPr>
                      <m:t>COSci</m:t>
                    </w:del>
                  </m:r>
                </m:num>
                <m:den>
                  <m:f>
                    <m:fPr>
                      <m:ctrlPr>
                        <w:del w:id="66" w:author="Clayton Lamb" w:date="2023-05-30T07:05:00Z">
                          <w:rPr>
                            <w:rStyle w:val="mo"/>
                            <w:rFonts w:ascii="Cambria Math" w:hAnsi="Cambria Math"/>
                            <w:i/>
                            <w:color w:val="333333"/>
                            <w:sz w:val="29"/>
                            <w:szCs w:val="29"/>
                            <w:bdr w:val="none" w:sz="0" w:space="0" w:color="auto" w:frame="1"/>
                            <w:shd w:val="clear" w:color="auto" w:fill="FFFFFF"/>
                          </w:rPr>
                        </w:del>
                      </m:ctrlPr>
                    </m:fPr>
                    <m:num>
                      <m:r>
                        <w:del w:id="67" w:author="Clayton Lamb" w:date="2023-05-30T07:05:00Z">
                          <w:rPr>
                            <w:rStyle w:val="mo"/>
                            <w:rFonts w:ascii="Cambria Math" w:hAnsi="Cambria Math"/>
                            <w:color w:val="333333"/>
                            <w:sz w:val="29"/>
                            <w:szCs w:val="29"/>
                            <w:bdr w:val="none" w:sz="0" w:space="0" w:color="auto" w:frame="1"/>
                            <w:shd w:val="clear" w:color="auto" w:fill="FFFFFF"/>
                          </w:rPr>
                          <m:t>COS</m:t>
                        </w:del>
                      </m:r>
                    </m:num>
                    <m:den>
                      <m:r>
                        <w:del w:id="68" w:author="Clayton Lamb" w:date="2023-05-30T07:05:00Z">
                          <w:rPr>
                            <w:rStyle w:val="mo"/>
                            <w:rFonts w:ascii="Cambria Math" w:hAnsi="Cambria Math"/>
                            <w:color w:val="333333"/>
                            <w:sz w:val="29"/>
                            <w:szCs w:val="29"/>
                            <w:bdr w:val="none" w:sz="0" w:space="0" w:color="auto" w:frame="1"/>
                            <w:shd w:val="clear" w:color="auto" w:fill="FFFFFF"/>
                          </w:rPr>
                          <m:t>HC</m:t>
                        </w:del>
                      </m:r>
                    </m:den>
                  </m:f>
                </m:den>
              </m:f>
            </m:e>
          </m:d>
          <m:r>
            <w:del w:id="69" w:author="Clayton Lamb" w:date="2023-05-30T07:05:00Z">
              <w:rPr>
                <w:rStyle w:val="mo"/>
                <w:rFonts w:ascii="Cambria Math" w:hAnsi="Cambria Math"/>
                <w:color w:val="333333"/>
                <w:sz w:val="29"/>
                <w:szCs w:val="29"/>
                <w:bdr w:val="none" w:sz="0" w:space="0" w:color="auto" w:frame="1"/>
                <w:shd w:val="clear" w:color="auto" w:fill="FFFFFF"/>
              </w:rPr>
              <m:t>-</m:t>
            </w:del>
          </m:r>
          <m:r>
            <w:del w:id="70" w:author="Clayton Lamb" w:date="2023-05-30T07:05:00Z">
              <w:rPr>
                <w:rStyle w:val="mtext"/>
                <w:rFonts w:ascii="Cambria Math" w:hAnsi="Cambria Math"/>
                <w:color w:val="333333"/>
                <w:sz w:val="29"/>
                <w:szCs w:val="29"/>
                <w:bdr w:val="none" w:sz="0" w:space="0" w:color="auto" w:frame="1"/>
                <w:shd w:val="clear" w:color="auto" w:fill="FFFFFF"/>
              </w:rPr>
              <m:t>HC</m:t>
            </w:del>
          </m:r>
          <m:r>
            <w:del w:id="71" w:author="Clayton Lamb" w:date="2023-05-30T07:05:00Z">
              <w:rPr>
                <w:rStyle w:val="mi"/>
                <w:rFonts w:ascii="Cambria Math" w:hAnsi="Cambria Math"/>
                <w:color w:val="333333"/>
                <w:sz w:val="29"/>
                <w:szCs w:val="29"/>
                <w:bdr w:val="none" w:sz="0" w:space="0" w:color="auto" w:frame="1"/>
                <w:shd w:val="clear" w:color="auto" w:fill="FFFFFF"/>
              </w:rPr>
              <m:t>ci</m:t>
            </w:del>
          </m:r>
        </m:oMath>
      </m:oMathPara>
    </w:p>
    <w:p w14:paraId="79764C1B" w14:textId="422DCF81" w:rsidR="006A4232" w:rsidRPr="0047536B" w:rsidRDefault="006A4232" w:rsidP="00D407AC">
      <w:pPr>
        <w:rPr>
          <w:del w:id="72" w:author="Clayton Lamb" w:date="2023-05-30T07:05:00Z"/>
          <w:sz w:val="22"/>
          <w:szCs w:val="22"/>
        </w:rPr>
      </w:pPr>
      <w:del w:id="73" w:author="Clayton Lamb" w:date="2023-05-30T07:05:00Z">
        <w:r w:rsidRPr="0047536B">
          <w:rPr>
            <w:rStyle w:val="mi"/>
            <w:color w:val="333333"/>
            <w:sz w:val="22"/>
            <w:szCs w:val="22"/>
            <w:bdr w:val="none" w:sz="0" w:space="0" w:color="auto" w:frame="1"/>
            <w:shd w:val="clear" w:color="auto" w:fill="FFFFFF"/>
          </w:rPr>
          <w:delText xml:space="preserve">Eq.1 Estimating unreported mortality using the Compulsory Inspection method from </w:delText>
        </w:r>
        <w:r w:rsidRPr="0047536B">
          <w:rPr>
            <w:noProof/>
            <w:color w:val="000000" w:themeColor="text1"/>
            <w:sz w:val="22"/>
            <w:szCs w:val="22"/>
          </w:rPr>
          <w:delText>McLellan et al. (2018)</w:delText>
        </w:r>
      </w:del>
    </w:p>
    <w:p w14:paraId="70790709" w14:textId="77777777" w:rsidR="00D407AC" w:rsidRPr="0047536B" w:rsidRDefault="00D407AC" w:rsidP="0029167F">
      <w:pPr>
        <w:spacing w:line="480" w:lineRule="auto"/>
        <w:ind w:firstLine="720"/>
        <w:rPr>
          <w:del w:id="74" w:author="Clayton Lamb" w:date="2023-05-30T07:05:00Z"/>
          <w:color w:val="000000" w:themeColor="text1"/>
        </w:rPr>
      </w:pPr>
    </w:p>
    <w:p w14:paraId="6885A5C6" w14:textId="418A341C" w:rsidR="00AC5A6E" w:rsidRPr="0047536B" w:rsidRDefault="0029167F" w:rsidP="008852FA">
      <w:pPr>
        <w:spacing w:line="480" w:lineRule="auto"/>
        <w:ind w:firstLine="720"/>
        <w:rPr>
          <w:del w:id="75" w:author="Clayton Lamb" w:date="2023-05-30T07:05:00Z"/>
          <w:color w:val="000000" w:themeColor="text1"/>
        </w:rPr>
      </w:pPr>
      <w:r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w:t>
      </w:r>
      <w:proofErr w:type="spellStart"/>
      <w:r w:rsidR="003E4ABF" w:rsidRPr="0047536B">
        <w:rPr>
          <w:color w:val="000000" w:themeColor="text1"/>
        </w:rPr>
        <w:t>radiocollars</w:t>
      </w:r>
      <w:proofErr w:type="spellEnd"/>
      <w:r w:rsidR="002004C0" w:rsidRPr="0047536B">
        <w:rPr>
          <w:color w:val="000000" w:themeColor="text1"/>
        </w:rPr>
        <w:t xml:space="preserve"> killed by </w:t>
      </w:r>
      <w:r w:rsidRPr="0047536B">
        <w:rPr>
          <w:color w:val="000000" w:themeColor="text1"/>
        </w:rPr>
        <w:t xml:space="preserve">COS to those killed by other </w:t>
      </w:r>
      <w:r w:rsidR="00BB6D18" w:rsidRPr="0047536B">
        <w:rPr>
          <w:color w:val="000000" w:themeColor="text1"/>
        </w:rPr>
        <w:t xml:space="preserve">human </w:t>
      </w:r>
      <w:r w:rsidRPr="0047536B">
        <w:rPr>
          <w:color w:val="000000" w:themeColor="text1"/>
        </w:rPr>
        <w:t>sources</w:t>
      </w:r>
      <w:r w:rsidR="00A15A72" w:rsidRPr="0047536B">
        <w:rPr>
          <w:color w:val="000000" w:themeColor="text1"/>
        </w:rPr>
        <w:t xml:space="preserve"> (described in the CI ratio method above)</w:t>
      </w:r>
      <w:r w:rsidRPr="0047536B">
        <w:rPr>
          <w:color w:val="000000" w:themeColor="text1"/>
        </w:rPr>
        <w:t xml:space="preserve"> and compared </w:t>
      </w:r>
      <w:r w:rsidR="00F760EE" w:rsidRPr="0047536B">
        <w:rPr>
          <w:color w:val="000000" w:themeColor="text1"/>
        </w:rPr>
        <w:t>it</w:t>
      </w:r>
      <w:r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ins w:id="76" w:author="Clayton Lamb" w:date="2023-05-30T07:05:00Z">
        <w:r w:rsidR="00A13346">
          <w:rPr>
            <w:color w:val="000000" w:themeColor="text1"/>
          </w:rPr>
          <w:t xml:space="preserve">Full details on the CI ratio and </w:t>
        </w:r>
      </w:ins>
      <w:del w:id="77" w:author="Clayton Lamb" w:date="2023-05-30T07:05:00Z">
        <w:r w:rsidR="00991C00" w:rsidRPr="0047536B">
          <w:rPr>
            <w:color w:val="000000" w:themeColor="text1"/>
          </w:rPr>
          <w:delText xml:space="preserve">We ear-tagged </w:delText>
        </w:r>
        <w:r w:rsidR="009D4011" w:rsidRPr="0047536B">
          <w:rPr>
            <w:color w:val="000000" w:themeColor="text1"/>
          </w:rPr>
          <w:delText xml:space="preserve">76 </w:delText>
        </w:r>
        <w:r w:rsidR="00991C00" w:rsidRPr="0047536B">
          <w:rPr>
            <w:color w:val="000000" w:themeColor="text1"/>
          </w:rPr>
          <w:delText>individual bears, but at any one time only 10-</w:delText>
        </w:r>
        <w:r w:rsidR="00204DE8" w:rsidRPr="0047536B">
          <w:rPr>
            <w:color w:val="000000" w:themeColor="text1"/>
          </w:rPr>
          <w:delText>20</w:delText>
        </w:r>
        <w:r w:rsidR="00991C00" w:rsidRPr="0047536B">
          <w:rPr>
            <w:color w:val="000000" w:themeColor="text1"/>
          </w:rPr>
          <w:delText xml:space="preserve"> bears had functioning radiocollars. Some ear-tagged bears died, but there were many uncollared ear-tagged bears</w:delText>
        </w:r>
        <w:r w:rsidR="00F760EE" w:rsidRPr="0047536B">
          <w:rPr>
            <w:color w:val="000000" w:themeColor="text1"/>
          </w:rPr>
          <w:delText xml:space="preserve"> on the landscape</w:delText>
        </w:r>
        <w:r w:rsidR="00991C00" w:rsidRPr="0047536B">
          <w:rPr>
            <w:color w:val="000000" w:themeColor="text1"/>
          </w:rPr>
          <w:delText xml:space="preserve">, and this number increased through the study. </w:delText>
        </w:r>
        <w:r w:rsidR="00B27E28" w:rsidRPr="0047536B">
          <w:rPr>
            <w:color w:val="000000" w:themeColor="text1"/>
          </w:rPr>
          <w:delText xml:space="preserve">This </w:delText>
        </w:r>
        <w:r w:rsidR="002B6E44" w:rsidRPr="0047536B">
          <w:rPr>
            <w:color w:val="000000" w:themeColor="text1"/>
          </w:rPr>
          <w:delText>third</w:delText>
        </w:r>
        <w:r w:rsidR="00B27E28" w:rsidRPr="0047536B">
          <w:rPr>
            <w:color w:val="000000" w:themeColor="text1"/>
          </w:rPr>
          <w:delText xml:space="preserve"> approach </w:delText>
        </w:r>
        <w:r w:rsidR="000E2EA5" w:rsidRPr="0047536B">
          <w:rPr>
            <w:color w:val="000000" w:themeColor="text1"/>
          </w:rPr>
          <w:delText>is based on</w:delText>
        </w:r>
        <w:r w:rsidR="00B27E28" w:rsidRPr="0047536B">
          <w:rPr>
            <w:color w:val="000000" w:themeColor="text1"/>
          </w:rPr>
          <w:delText xml:space="preserve"> the assumption</w:delText>
        </w:r>
        <w:r w:rsidR="002004C0" w:rsidRPr="0047536B">
          <w:rPr>
            <w:color w:val="000000" w:themeColor="text1"/>
          </w:rPr>
          <w:delText>s</w:delText>
        </w:r>
        <w:r w:rsidR="00B27E28" w:rsidRPr="0047536B">
          <w:rPr>
            <w:color w:val="000000" w:themeColor="text1"/>
          </w:rPr>
          <w:delText xml:space="preserve"> that</w:delText>
        </w:r>
        <w:r w:rsidR="002B6E44" w:rsidRPr="0047536B">
          <w:rPr>
            <w:color w:val="000000" w:themeColor="text1"/>
          </w:rPr>
          <w:delText xml:space="preserve"> 1)</w:delText>
        </w:r>
        <w:r w:rsidR="00B27E28" w:rsidRPr="0047536B">
          <w:rPr>
            <w:color w:val="000000" w:themeColor="text1"/>
          </w:rPr>
          <w:delText xml:space="preserve"> the collared sample is a subset of the larger sample of animals that </w:delText>
        </w:r>
        <w:r w:rsidR="00577907" w:rsidRPr="0047536B">
          <w:rPr>
            <w:color w:val="000000" w:themeColor="text1"/>
          </w:rPr>
          <w:delText xml:space="preserve">were </w:delText>
        </w:r>
        <w:r w:rsidR="00B27E28" w:rsidRPr="0047536B">
          <w:rPr>
            <w:color w:val="000000" w:themeColor="text1"/>
          </w:rPr>
          <w:delText>marked with permanent ear</w:delText>
        </w:r>
        <w:r w:rsidR="003B1B0E" w:rsidRPr="0047536B">
          <w:rPr>
            <w:color w:val="000000" w:themeColor="text1"/>
          </w:rPr>
          <w:delText xml:space="preserve"> </w:delText>
        </w:r>
        <w:r w:rsidR="00B27E28" w:rsidRPr="0047536B">
          <w:rPr>
            <w:color w:val="000000" w:themeColor="text1"/>
          </w:rPr>
          <w:delText xml:space="preserve">tags, and </w:delText>
        </w:r>
        <w:r w:rsidR="002B6E44" w:rsidRPr="0047536B">
          <w:rPr>
            <w:color w:val="000000" w:themeColor="text1"/>
          </w:rPr>
          <w:delText>2</w:delText>
        </w:r>
        <w:r w:rsidR="00B27E28" w:rsidRPr="0047536B">
          <w:rPr>
            <w:color w:val="000000" w:themeColor="text1"/>
          </w:rPr>
          <w:delText xml:space="preserve">) </w:delText>
        </w:r>
        <w:r w:rsidR="002004C0" w:rsidRPr="0047536B">
          <w:rPr>
            <w:color w:val="000000" w:themeColor="text1"/>
          </w:rPr>
          <w:delText xml:space="preserve">the </w:delText>
        </w:r>
        <w:r w:rsidR="000E2EA5" w:rsidRPr="0047536B">
          <w:rPr>
            <w:color w:val="000000" w:themeColor="text1"/>
          </w:rPr>
          <w:delText xml:space="preserve">ear </w:delText>
        </w:r>
        <w:r w:rsidR="002004C0" w:rsidRPr="0047536B">
          <w:rPr>
            <w:color w:val="000000" w:themeColor="text1"/>
          </w:rPr>
          <w:delText>tags are reported when a mortality is reported</w:delText>
        </w:r>
        <w:r w:rsidR="00F351B8" w:rsidRPr="0047536B">
          <w:rPr>
            <w:color w:val="000000" w:themeColor="text1"/>
          </w:rPr>
          <w:delText>.</w:delText>
        </w:r>
        <w:r w:rsidR="0047601D" w:rsidRPr="0047536B">
          <w:rPr>
            <w:color w:val="000000" w:themeColor="text1"/>
          </w:rPr>
          <w:delText xml:space="preserve"> </w:delText>
        </w:r>
        <w:r w:rsidR="00991C00" w:rsidRPr="0047536B">
          <w:rPr>
            <w:color w:val="000000" w:themeColor="text1"/>
          </w:rPr>
          <w:delText>E</w:delText>
        </w:r>
        <w:r w:rsidR="00F351B8" w:rsidRPr="0047536B">
          <w:rPr>
            <w:color w:val="000000" w:themeColor="text1"/>
          </w:rPr>
          <w:delText>ar</w:delText>
        </w:r>
        <w:r w:rsidR="003B1B0E" w:rsidRPr="0047536B">
          <w:rPr>
            <w:color w:val="000000" w:themeColor="text1"/>
          </w:rPr>
          <w:delText>-</w:delText>
        </w:r>
        <w:r w:rsidR="00F351B8" w:rsidRPr="0047536B">
          <w:rPr>
            <w:color w:val="000000" w:themeColor="text1"/>
          </w:rPr>
          <w:delText xml:space="preserve">tagged bears were reported by Conservation Officers and highway </w:delText>
        </w:r>
        <w:r w:rsidR="006A5DC6" w:rsidRPr="0047536B">
          <w:rPr>
            <w:color w:val="000000" w:themeColor="text1"/>
          </w:rPr>
          <w:delText>crews and</w:delText>
        </w:r>
        <w:r w:rsidR="00F351B8" w:rsidRPr="0047536B">
          <w:rPr>
            <w:color w:val="000000" w:themeColor="text1"/>
          </w:rPr>
          <w:delText xml:space="preserve"> detected </w:delText>
        </w:r>
        <w:r w:rsidR="0069217D" w:rsidRPr="0047536B">
          <w:rPr>
            <w:color w:val="000000" w:themeColor="text1"/>
          </w:rPr>
          <w:delText xml:space="preserve">via </w:delText>
        </w:r>
        <w:r w:rsidR="00F351B8" w:rsidRPr="0047536B">
          <w:rPr>
            <w:color w:val="000000" w:themeColor="text1"/>
          </w:rPr>
          <w:delText>remote cameras in the area (Emily Chow, pers.</w:delText>
        </w:r>
        <w:r w:rsidR="0069217D" w:rsidRPr="0047536B">
          <w:rPr>
            <w:color w:val="000000" w:themeColor="text1"/>
          </w:rPr>
          <w:delText xml:space="preserve"> </w:delText>
        </w:r>
        <w:r w:rsidR="00F351B8" w:rsidRPr="0047536B">
          <w:rPr>
            <w:color w:val="000000" w:themeColor="text1"/>
          </w:rPr>
          <w:delText>comm. April 12, 2022)</w:delText>
        </w:r>
        <w:r w:rsidR="00152BE7" w:rsidRPr="0047536B">
          <w:rPr>
            <w:color w:val="000000" w:themeColor="text1"/>
          </w:rPr>
          <w:delText>, and it</w:delText>
        </w:r>
        <w:r w:rsidR="00991C00" w:rsidRPr="0047536B">
          <w:rPr>
            <w:color w:val="000000" w:themeColor="text1"/>
          </w:rPr>
          <w:delText xml:space="preserve"> i</w:delText>
        </w:r>
        <w:r w:rsidR="00152BE7" w:rsidRPr="0047536B">
          <w:rPr>
            <w:color w:val="000000" w:themeColor="text1"/>
          </w:rPr>
          <w:delText>s reasonable to assume all ear</w:delText>
        </w:r>
        <w:r w:rsidR="003B1B0E" w:rsidRPr="0047536B">
          <w:rPr>
            <w:color w:val="000000" w:themeColor="text1"/>
          </w:rPr>
          <w:delText xml:space="preserve"> </w:delText>
        </w:r>
        <w:r w:rsidR="00152BE7" w:rsidRPr="0047536B">
          <w:rPr>
            <w:color w:val="000000" w:themeColor="text1"/>
          </w:rPr>
          <w:delText>tags would be reported with reported mortalities because each bear that dies and ends up in the C</w:delText>
        </w:r>
        <w:r w:rsidR="006A5DC6" w:rsidRPr="0047536B">
          <w:rPr>
            <w:color w:val="000000" w:themeColor="text1"/>
          </w:rPr>
          <w:delText>I</w:delText>
        </w:r>
        <w:r w:rsidR="00152BE7" w:rsidRPr="0047536B">
          <w:rPr>
            <w:color w:val="000000" w:themeColor="text1"/>
          </w:rPr>
          <w:delText xml:space="preserve"> database is handled by either a CO or biologist, </w:delText>
        </w:r>
        <w:r w:rsidR="006A5DC6" w:rsidRPr="0047536B">
          <w:rPr>
            <w:color w:val="000000" w:themeColor="text1"/>
          </w:rPr>
          <w:delText xml:space="preserve">and </w:delText>
        </w:r>
        <w:r w:rsidR="00152BE7" w:rsidRPr="0047536B">
          <w:rPr>
            <w:color w:val="000000" w:themeColor="text1"/>
          </w:rPr>
          <w:delText xml:space="preserve">all check for tags. </w:delText>
        </w:r>
      </w:del>
    </w:p>
    <w:p w14:paraId="76285C96" w14:textId="14D378F0" w:rsidR="0093606E" w:rsidRPr="0047536B" w:rsidRDefault="00152BE7" w:rsidP="00192F2A">
      <w:pPr>
        <w:spacing w:line="480" w:lineRule="auto"/>
        <w:ind w:firstLine="720"/>
        <w:rPr>
          <w:del w:id="78" w:author="Clayton Lamb" w:date="2023-05-30T07:05:00Z"/>
          <w:color w:val="000000" w:themeColor="text1"/>
        </w:rPr>
      </w:pPr>
      <w:del w:id="79" w:author="Clayton Lamb" w:date="2023-05-30T07:05:00Z">
        <w:r w:rsidRPr="0047536B">
          <w:rPr>
            <w:color w:val="000000" w:themeColor="text1"/>
          </w:rPr>
          <w:delText>To calculate the underreporting rate with th</w:delText>
        </w:r>
        <w:r w:rsidR="002B6E44" w:rsidRPr="0047536B">
          <w:rPr>
            <w:color w:val="000000" w:themeColor="text1"/>
          </w:rPr>
          <w:delText xml:space="preserve">e </w:delText>
        </w:r>
      </w:del>
      <w:r w:rsidR="002B6E44" w:rsidRPr="0047536B">
        <w:rPr>
          <w:color w:val="000000" w:themeColor="text1"/>
        </w:rPr>
        <w:t>ear</w:t>
      </w:r>
      <w:r w:rsidR="003B1B0E" w:rsidRPr="0047536B">
        <w:rPr>
          <w:color w:val="000000" w:themeColor="text1"/>
        </w:rPr>
        <w:t xml:space="preserve"> </w:t>
      </w:r>
      <w:r w:rsidR="002B6E44" w:rsidRPr="0047536B">
        <w:rPr>
          <w:color w:val="000000" w:themeColor="text1"/>
        </w:rPr>
        <w:t xml:space="preserve">tag ratio </w:t>
      </w:r>
      <w:ins w:id="80" w:author="Clayton Lamb" w:date="2023-05-30T07:05:00Z">
        <w:r w:rsidR="00A13346">
          <w:rPr>
            <w:color w:val="000000" w:themeColor="text1"/>
          </w:rPr>
          <w:t>methods, equations, and</w:t>
        </w:r>
      </w:ins>
      <w:del w:id="81" w:author="Clayton Lamb" w:date="2023-05-30T07:05:00Z">
        <w:r w:rsidR="002B6E44" w:rsidRPr="0047536B">
          <w:rPr>
            <w:color w:val="000000" w:themeColor="text1"/>
          </w:rPr>
          <w:delText>method</w:delText>
        </w:r>
        <w:r w:rsidR="0042572D" w:rsidRPr="0047536B">
          <w:rPr>
            <w:color w:val="000000" w:themeColor="text1"/>
          </w:rPr>
          <w:delText>,</w:delText>
        </w:r>
        <w:r w:rsidRPr="0047536B">
          <w:rPr>
            <w:color w:val="000000" w:themeColor="text1"/>
          </w:rPr>
          <w:delText xml:space="preserve"> we first estimated the expected return rat</w:delText>
        </w:r>
        <w:r w:rsidR="00AC5A6E" w:rsidRPr="0047536B">
          <w:rPr>
            <w:color w:val="000000" w:themeColor="text1"/>
          </w:rPr>
          <w:delText>io</w:delText>
        </w:r>
        <w:r w:rsidRPr="0047536B">
          <w:rPr>
            <w:color w:val="000000" w:themeColor="text1"/>
          </w:rPr>
          <w:delText xml:space="preserve"> of ear tags for</w:delText>
        </w:r>
        <w:r w:rsidR="00AC5A6E" w:rsidRPr="0047536B">
          <w:rPr>
            <w:color w:val="000000" w:themeColor="text1"/>
          </w:rPr>
          <w:delText xml:space="preserve"> CO</w:delText>
        </w:r>
        <w:r w:rsidR="002B6E44" w:rsidRPr="0047536B">
          <w:rPr>
            <w:color w:val="000000" w:themeColor="text1"/>
          </w:rPr>
          <w:delText>S</w:delText>
        </w:r>
        <w:r w:rsidR="00AC5A6E" w:rsidRPr="0047536B">
          <w:rPr>
            <w:color w:val="000000" w:themeColor="text1"/>
          </w:rPr>
          <w:delText xml:space="preserve"> kills</w:delText>
        </w:r>
        <w:r w:rsidR="00C04C06" w:rsidRPr="0047536B">
          <w:rPr>
            <w:color w:val="000000" w:themeColor="text1"/>
          </w:rPr>
          <w:delText xml:space="preserve"> (</w:delText>
        </w:r>
        <w:r w:rsidR="00612D64" w:rsidRPr="0047536B">
          <w:rPr>
            <w:i/>
            <w:iCs/>
            <w:color w:val="000000" w:themeColor="text1"/>
          </w:rPr>
          <w:delText>TR</w:delText>
        </w:r>
        <w:r w:rsidR="007169E6" w:rsidRPr="0047536B">
          <w:rPr>
            <w:i/>
            <w:iCs/>
            <w:color w:val="000000" w:themeColor="text1"/>
          </w:rPr>
          <w:delText>co</w:delText>
        </w:r>
        <w:r w:rsidR="00C04C06" w:rsidRPr="0047536B">
          <w:rPr>
            <w:color w:val="000000" w:themeColor="text1"/>
          </w:rPr>
          <w:delText>)</w:delText>
        </w:r>
        <w:r w:rsidR="00AC5A6E" w:rsidRPr="0047536B">
          <w:rPr>
            <w:color w:val="000000" w:themeColor="text1"/>
          </w:rPr>
          <w:delText xml:space="preserve"> </w:delText>
        </w:r>
        <w:r w:rsidR="00B61408" w:rsidRPr="0047536B">
          <w:rPr>
            <w:color w:val="000000" w:themeColor="text1"/>
          </w:rPr>
          <w:delText xml:space="preserve">by dividing </w:delText>
        </w:r>
        <w:r w:rsidR="00AC5A6E" w:rsidRPr="0047536B">
          <w:rPr>
            <w:color w:val="000000" w:themeColor="text1"/>
          </w:rPr>
          <w:delText>the</w:delText>
        </w:r>
        <w:r w:rsidRPr="0047536B">
          <w:rPr>
            <w:color w:val="000000" w:themeColor="text1"/>
          </w:rPr>
          <w:delText xml:space="preserve"> number of </w:delText>
        </w:r>
        <w:r w:rsidR="007368A2" w:rsidRPr="0047536B">
          <w:rPr>
            <w:color w:val="000000" w:themeColor="text1"/>
          </w:rPr>
          <w:delText xml:space="preserve">COS-killed </w:delText>
        </w:r>
        <w:r w:rsidR="00325219" w:rsidRPr="0047536B">
          <w:rPr>
            <w:color w:val="000000" w:themeColor="text1"/>
          </w:rPr>
          <w:delText>ear-tagged animals wearing functioning</w:delText>
        </w:r>
        <w:r w:rsidR="00D10118" w:rsidRPr="0047536B">
          <w:rPr>
            <w:color w:val="000000" w:themeColor="text1"/>
          </w:rPr>
          <w:delText xml:space="preserve"> radiocollar</w:delText>
        </w:r>
        <w:r w:rsidR="00325219" w:rsidRPr="0047536B">
          <w:rPr>
            <w:color w:val="000000" w:themeColor="text1"/>
          </w:rPr>
          <w:delText>s</w:delText>
        </w:r>
        <w:r w:rsidR="00D10118" w:rsidRPr="0047536B">
          <w:rPr>
            <w:color w:val="000000" w:themeColor="text1"/>
          </w:rPr>
          <w:delText xml:space="preserve"> </w:delText>
        </w:r>
        <w:r w:rsidR="00AC5A6E" w:rsidRPr="0047536B">
          <w:rPr>
            <w:color w:val="000000" w:themeColor="text1"/>
          </w:rPr>
          <w:delText xml:space="preserve">by the </w:delText>
        </w:r>
        <w:r w:rsidR="00DC37E0" w:rsidRPr="0047536B">
          <w:rPr>
            <w:color w:val="000000" w:themeColor="text1"/>
          </w:rPr>
          <w:delText xml:space="preserve">total </w:delText>
        </w:r>
        <w:r w:rsidR="00AC5A6E" w:rsidRPr="0047536B">
          <w:rPr>
            <w:color w:val="000000" w:themeColor="text1"/>
          </w:rPr>
          <w:delText>number of</w:delText>
        </w:r>
        <w:r w:rsidR="00D10118" w:rsidRPr="0047536B">
          <w:rPr>
            <w:color w:val="000000" w:themeColor="text1"/>
          </w:rPr>
          <w:delText xml:space="preserve"> ear-tagged animals</w:delText>
        </w:r>
        <w:r w:rsidR="007368A2" w:rsidRPr="0047536B">
          <w:rPr>
            <w:color w:val="000000" w:themeColor="text1"/>
          </w:rPr>
          <w:delText xml:space="preserve"> (both collared and uncollared)</w:delText>
        </w:r>
        <w:r w:rsidR="00D10118" w:rsidRPr="0047536B">
          <w:rPr>
            <w:color w:val="000000" w:themeColor="text1"/>
          </w:rPr>
          <w:delText xml:space="preserve"> killed by COS</w:delText>
        </w:r>
        <w:r w:rsidR="00AC5A6E" w:rsidRPr="0047536B">
          <w:rPr>
            <w:color w:val="000000" w:themeColor="text1"/>
          </w:rPr>
          <w:delText xml:space="preserve">. </w:delText>
        </w:r>
        <w:r w:rsidR="00794223" w:rsidRPr="0047536B">
          <w:rPr>
            <w:color w:val="000000" w:themeColor="text1"/>
          </w:rPr>
          <w:delText xml:space="preserve">Because </w:delText>
        </w:r>
        <w:r w:rsidR="00A476A7" w:rsidRPr="0047536B">
          <w:rPr>
            <w:color w:val="000000" w:themeColor="text1"/>
          </w:rPr>
          <w:delText xml:space="preserve">bears euthanized by the </w:delText>
        </w:r>
        <w:r w:rsidR="00794223" w:rsidRPr="0047536B">
          <w:rPr>
            <w:color w:val="000000" w:themeColor="text1"/>
          </w:rPr>
          <w:delText>COS had perfect recording for both radiocollared and uncollared but ear</w:delText>
        </w:r>
        <w:r w:rsidR="003B1B0E" w:rsidRPr="0047536B">
          <w:rPr>
            <w:color w:val="000000" w:themeColor="text1"/>
          </w:rPr>
          <w:delText>-</w:delText>
        </w:r>
        <w:r w:rsidR="00794223" w:rsidRPr="0047536B">
          <w:rPr>
            <w:color w:val="000000" w:themeColor="text1"/>
          </w:rPr>
          <w:delText xml:space="preserve">tagged bears, this </w:delText>
        </w:r>
        <w:r w:rsidR="007169E6" w:rsidRPr="0047536B">
          <w:rPr>
            <w:i/>
            <w:iCs/>
            <w:color w:val="000000" w:themeColor="text1"/>
          </w:rPr>
          <w:delText>TRco</w:delText>
        </w:r>
        <w:r w:rsidR="007169E6" w:rsidRPr="0047536B">
          <w:rPr>
            <w:color w:val="000000" w:themeColor="text1"/>
          </w:rPr>
          <w:delText xml:space="preserve"> </w:delText>
        </w:r>
        <w:r w:rsidR="00794223" w:rsidRPr="0047536B">
          <w:rPr>
            <w:color w:val="000000" w:themeColor="text1"/>
          </w:rPr>
          <w:delText xml:space="preserve">ratio was the expected </w:delText>
        </w:r>
        <w:r w:rsidR="008F026F" w:rsidRPr="0047536B">
          <w:rPr>
            <w:color w:val="000000" w:themeColor="text1"/>
          </w:rPr>
          <w:delText xml:space="preserve">ear tag return </w:delText>
        </w:r>
        <w:r w:rsidR="00794223" w:rsidRPr="0047536B">
          <w:rPr>
            <w:color w:val="000000" w:themeColor="text1"/>
          </w:rPr>
          <w:delText>rate for other mortality</w:delText>
        </w:r>
        <w:r w:rsidR="009F5D77" w:rsidRPr="0047536B">
          <w:rPr>
            <w:color w:val="000000" w:themeColor="text1"/>
          </w:rPr>
          <w:delText xml:space="preserve"> sources</w:delText>
        </w:r>
        <w:r w:rsidR="00CF4680" w:rsidRPr="0047536B">
          <w:rPr>
            <w:color w:val="000000" w:themeColor="text1"/>
          </w:rPr>
          <w:delText>,</w:delText>
        </w:r>
        <w:r w:rsidR="00794223" w:rsidRPr="0047536B">
          <w:rPr>
            <w:color w:val="000000" w:themeColor="text1"/>
          </w:rPr>
          <w:delText xml:space="preserve"> if they </w:delText>
        </w:r>
        <w:r w:rsidR="00CF4680" w:rsidRPr="0047536B">
          <w:rPr>
            <w:color w:val="000000" w:themeColor="text1"/>
          </w:rPr>
          <w:delText>also</w:delText>
        </w:r>
        <w:r w:rsidR="00794223" w:rsidRPr="0047536B">
          <w:rPr>
            <w:color w:val="000000" w:themeColor="text1"/>
          </w:rPr>
          <w:delText xml:space="preserve"> had perfect reporting. </w:delText>
        </w:r>
        <w:r w:rsidR="009F5D77" w:rsidRPr="0047536B">
          <w:rPr>
            <w:color w:val="000000" w:themeColor="text1"/>
          </w:rPr>
          <w:delText>However, o</w:delText>
        </w:r>
        <w:r w:rsidR="00794223" w:rsidRPr="0047536B">
          <w:rPr>
            <w:color w:val="000000" w:themeColor="text1"/>
          </w:rPr>
          <w:delText>ther causes of mortality</w:delText>
        </w:r>
        <w:r w:rsidR="00553A78" w:rsidRPr="0047536B">
          <w:rPr>
            <w:color w:val="000000" w:themeColor="text1"/>
          </w:rPr>
          <w:delText xml:space="preserve"> </w:delText>
        </w:r>
        <w:r w:rsidR="009F5D77" w:rsidRPr="0047536B">
          <w:rPr>
            <w:color w:val="000000" w:themeColor="text1"/>
          </w:rPr>
          <w:delText>that we can detect in the radiocollared sample</w:delText>
        </w:r>
        <w:r w:rsidR="00794223" w:rsidRPr="0047536B">
          <w:rPr>
            <w:color w:val="000000" w:themeColor="text1"/>
          </w:rPr>
          <w:delText>, such as train and highway kills or poaching</w:delText>
        </w:r>
        <w:r w:rsidR="00A476A7" w:rsidRPr="0047536B">
          <w:rPr>
            <w:color w:val="000000" w:themeColor="text1"/>
          </w:rPr>
          <w:delText>,</w:delText>
        </w:r>
        <w:r w:rsidR="00794223" w:rsidRPr="0047536B">
          <w:rPr>
            <w:color w:val="000000" w:themeColor="text1"/>
          </w:rPr>
          <w:delText xml:space="preserve"> </w:delText>
        </w:r>
        <w:r w:rsidR="00672363" w:rsidRPr="0047536B">
          <w:rPr>
            <w:color w:val="000000" w:themeColor="text1"/>
          </w:rPr>
          <w:delText xml:space="preserve">are </w:delText>
        </w:r>
        <w:r w:rsidR="00794223" w:rsidRPr="0047536B">
          <w:rPr>
            <w:color w:val="000000" w:themeColor="text1"/>
          </w:rPr>
          <w:delText>unlikely</w:delText>
        </w:r>
        <w:r w:rsidR="00672363" w:rsidRPr="0047536B">
          <w:rPr>
            <w:color w:val="000000" w:themeColor="text1"/>
          </w:rPr>
          <w:delText xml:space="preserve"> to</w:delText>
        </w:r>
        <w:r w:rsidR="00794223" w:rsidRPr="0047536B">
          <w:rPr>
            <w:color w:val="000000" w:themeColor="text1"/>
          </w:rPr>
          <w:delText xml:space="preserve"> have perfect reporting</w:delText>
        </w:r>
        <w:r w:rsidR="00A476A7" w:rsidRPr="0047536B">
          <w:rPr>
            <w:color w:val="000000" w:themeColor="text1"/>
          </w:rPr>
          <w:delText xml:space="preserve"> of uncollared bears</w:delText>
        </w:r>
        <w:r w:rsidR="00794223" w:rsidRPr="0047536B">
          <w:rPr>
            <w:color w:val="000000" w:themeColor="text1"/>
          </w:rPr>
          <w:delText>. For these causes of mortality</w:delText>
        </w:r>
        <w:r w:rsidR="00C42D1A" w:rsidRPr="0047536B">
          <w:rPr>
            <w:color w:val="000000" w:themeColor="text1"/>
          </w:rPr>
          <w:delText>,</w:delText>
        </w:r>
        <w:r w:rsidR="00D10118" w:rsidRPr="0047536B">
          <w:rPr>
            <w:color w:val="000000" w:themeColor="text1"/>
          </w:rPr>
          <w:delText xml:space="preserve"> we expect fewer ear</w:delText>
        </w:r>
        <w:r w:rsidR="00C42D1A" w:rsidRPr="0047536B">
          <w:rPr>
            <w:color w:val="000000" w:themeColor="text1"/>
          </w:rPr>
          <w:delText xml:space="preserve"> </w:delText>
        </w:r>
        <w:r w:rsidR="00D10118" w:rsidRPr="0047536B">
          <w:rPr>
            <w:color w:val="000000" w:themeColor="text1"/>
          </w:rPr>
          <w:delText>tags to be returned for uncollared but ear</w:delText>
        </w:r>
        <w:r w:rsidR="00C42D1A" w:rsidRPr="0047536B">
          <w:rPr>
            <w:color w:val="000000" w:themeColor="text1"/>
          </w:rPr>
          <w:delText>-</w:delText>
        </w:r>
        <w:r w:rsidR="00D10118" w:rsidRPr="0047536B">
          <w:rPr>
            <w:color w:val="000000" w:themeColor="text1"/>
          </w:rPr>
          <w:delText xml:space="preserve">tagged animals due to either cryptic poaching or animals dying </w:delText>
        </w:r>
        <w:r w:rsidR="00E92626" w:rsidRPr="0047536B">
          <w:rPr>
            <w:color w:val="000000" w:themeColor="text1"/>
          </w:rPr>
          <w:delText xml:space="preserve">a short distance from </w:delText>
        </w:r>
        <w:r w:rsidR="00D10118" w:rsidRPr="0047536B">
          <w:rPr>
            <w:color w:val="000000" w:themeColor="text1"/>
          </w:rPr>
          <w:delText xml:space="preserve">the right of way </w:delText>
        </w:r>
        <w:r w:rsidR="00E92626" w:rsidRPr="0047536B">
          <w:rPr>
            <w:color w:val="000000" w:themeColor="text1"/>
          </w:rPr>
          <w:delText xml:space="preserve">after a road or rail </w:delText>
        </w:r>
        <w:r w:rsidR="00D10118" w:rsidRPr="0047536B">
          <w:rPr>
            <w:color w:val="000000" w:themeColor="text1"/>
          </w:rPr>
          <w:delText>collision</w:delText>
        </w:r>
        <w:r w:rsidR="00553A78" w:rsidRPr="0047536B">
          <w:rPr>
            <w:color w:val="000000" w:themeColor="text1"/>
          </w:rPr>
          <w:delText xml:space="preserve">. </w:delText>
        </w:r>
        <w:r w:rsidR="007169E6" w:rsidRPr="0047536B">
          <w:rPr>
            <w:color w:val="000000" w:themeColor="text1"/>
          </w:rPr>
          <w:delText>To calculate the expected number of returned ear tags</w:delText>
        </w:r>
        <w:r w:rsidR="00CB2CA9" w:rsidRPr="0047536B">
          <w:rPr>
            <w:color w:val="000000" w:themeColor="text1"/>
          </w:rPr>
          <w:delText xml:space="preserve"> </w:delText>
        </w:r>
        <w:r w:rsidR="007169E6" w:rsidRPr="0047536B">
          <w:rPr>
            <w:color w:val="000000" w:themeColor="text1"/>
          </w:rPr>
          <w:delText>for mortality sources</w:delText>
        </w:r>
        <w:r w:rsidR="0003484B" w:rsidRPr="0047536B">
          <w:rPr>
            <w:color w:val="000000" w:themeColor="text1"/>
          </w:rPr>
          <w:delText xml:space="preserve"> with imperfect reporting</w:delText>
        </w:r>
        <w:r w:rsidR="00E573E2" w:rsidRPr="0047536B">
          <w:rPr>
            <w:color w:val="000000" w:themeColor="text1"/>
          </w:rPr>
          <w:delText xml:space="preserve"> (</w:delText>
        </w:r>
        <w:r w:rsidR="00E573E2" w:rsidRPr="0047536B">
          <w:rPr>
            <w:i/>
            <w:iCs/>
            <w:color w:val="000000" w:themeColor="text1"/>
          </w:rPr>
          <w:delText>TRex</w:delText>
        </w:r>
        <w:r w:rsidR="00E573E2" w:rsidRPr="0047536B">
          <w:rPr>
            <w:color w:val="000000" w:themeColor="text1"/>
          </w:rPr>
          <w:delText>, eq. 2)</w:delText>
        </w:r>
        <w:r w:rsidR="007169E6" w:rsidRPr="0047536B">
          <w:rPr>
            <w:color w:val="000000" w:themeColor="text1"/>
          </w:rPr>
          <w:delText xml:space="preserve">, we divided </w:delText>
        </w:r>
        <w:r w:rsidR="0003484B" w:rsidRPr="0047536B">
          <w:rPr>
            <w:color w:val="000000" w:themeColor="text1"/>
          </w:rPr>
          <w:delText xml:space="preserve">the number of radiocollared </w:delText>
        </w:r>
        <w:r w:rsidR="00B83DA0" w:rsidRPr="0047536B">
          <w:rPr>
            <w:color w:val="000000" w:themeColor="text1"/>
          </w:rPr>
          <w:delText xml:space="preserve">bears </w:delText>
        </w:r>
        <w:r w:rsidR="00E92177" w:rsidRPr="0047536B">
          <w:rPr>
            <w:color w:val="000000" w:themeColor="text1"/>
          </w:rPr>
          <w:delText xml:space="preserve">deaths </w:delText>
        </w:r>
        <w:r w:rsidR="0003484B" w:rsidRPr="0047536B">
          <w:rPr>
            <w:color w:val="000000" w:themeColor="text1"/>
          </w:rPr>
          <w:delText xml:space="preserve">for a given mortality source </w:delText>
        </w:r>
        <w:r w:rsidR="00E573E2" w:rsidRPr="0047536B">
          <w:rPr>
            <w:color w:val="000000" w:themeColor="text1"/>
          </w:rPr>
          <w:delText>(</w:delText>
        </w:r>
        <w:r w:rsidR="00E573E2" w:rsidRPr="0047536B">
          <w:rPr>
            <w:i/>
            <w:iCs/>
            <w:color w:val="000000" w:themeColor="text1"/>
          </w:rPr>
          <w:delText>CDms</w:delText>
        </w:r>
        <w:r w:rsidR="00E573E2" w:rsidRPr="0047536B">
          <w:rPr>
            <w:color w:val="000000" w:themeColor="text1"/>
          </w:rPr>
          <w:delText xml:space="preserve">) </w:delText>
        </w:r>
        <w:r w:rsidR="007169E6" w:rsidRPr="0047536B">
          <w:rPr>
            <w:color w:val="000000" w:themeColor="text1"/>
          </w:rPr>
          <w:delText xml:space="preserve">by </w:delText>
        </w:r>
        <w:r w:rsidR="00E573E2" w:rsidRPr="0047536B">
          <w:rPr>
            <w:color w:val="000000" w:themeColor="text1"/>
          </w:rPr>
          <w:delText>the expected ear tag return rate for COS kills (</w:delText>
        </w:r>
        <w:r w:rsidR="007169E6" w:rsidRPr="0047536B">
          <w:rPr>
            <w:i/>
            <w:iCs/>
            <w:color w:val="000000" w:themeColor="text1"/>
          </w:rPr>
          <w:delText>TRco</w:delText>
        </w:r>
        <w:r w:rsidR="00E573E2" w:rsidRPr="0047536B">
          <w:rPr>
            <w:color w:val="000000" w:themeColor="text1"/>
          </w:rPr>
          <w:delText>)</w:delText>
        </w:r>
        <w:r w:rsidR="007169E6" w:rsidRPr="0047536B">
          <w:rPr>
            <w:color w:val="000000" w:themeColor="text1"/>
          </w:rPr>
          <w:delText>.</w:delText>
        </w:r>
        <w:r w:rsidR="00B83DA0" w:rsidRPr="0047536B">
          <w:rPr>
            <w:color w:val="000000" w:themeColor="text1"/>
          </w:rPr>
          <w:delText xml:space="preserve"> To get an underreporting rate for the ear tag ratio method, we divided </w:delText>
        </w:r>
        <w:r w:rsidR="00E92177" w:rsidRPr="0047536B">
          <w:rPr>
            <w:color w:val="000000" w:themeColor="text1"/>
          </w:rPr>
          <w:delText xml:space="preserve">the </w:delText>
        </w:r>
        <w:r w:rsidR="00121BE4" w:rsidRPr="0047536B">
          <w:rPr>
            <w:color w:val="000000" w:themeColor="text1"/>
          </w:rPr>
          <w:delText xml:space="preserve">total </w:delText>
        </w:r>
        <w:r w:rsidR="00E92177" w:rsidRPr="0047536B">
          <w:rPr>
            <w:color w:val="000000" w:themeColor="text1"/>
          </w:rPr>
          <w:delText xml:space="preserve">reported number of ear-tagged bears killed </w:delText>
        </w:r>
        <w:r w:rsidR="00B83DA0" w:rsidRPr="0047536B">
          <w:rPr>
            <w:color w:val="000000" w:themeColor="text1"/>
          </w:rPr>
          <w:delText>(</w:delText>
        </w:r>
        <w:r w:rsidR="00B83DA0" w:rsidRPr="0047536B">
          <w:rPr>
            <w:i/>
            <w:iCs/>
            <w:color w:val="000000" w:themeColor="text1"/>
          </w:rPr>
          <w:delText>TRrep</w:delText>
        </w:r>
        <w:r w:rsidR="00B83DA0" w:rsidRPr="0047536B">
          <w:rPr>
            <w:color w:val="000000" w:themeColor="text1"/>
          </w:rPr>
          <w:delText xml:space="preserve">) by </w:delText>
        </w:r>
        <w:r w:rsidR="00B83DA0" w:rsidRPr="0047536B">
          <w:rPr>
            <w:i/>
            <w:iCs/>
            <w:color w:val="000000" w:themeColor="text1"/>
          </w:rPr>
          <w:delText>TRex</w:delText>
        </w:r>
        <w:r w:rsidR="00B83DA0" w:rsidRPr="0047536B">
          <w:rPr>
            <w:color w:val="000000" w:themeColor="text1"/>
          </w:rPr>
          <w:delText xml:space="preserve"> and subtracted it from 1.</w:delText>
        </w:r>
        <w:r w:rsidR="00553A78" w:rsidRPr="0047536B">
          <w:rPr>
            <w:color w:val="000000" w:themeColor="text1"/>
          </w:rPr>
          <w:delText xml:space="preserve"> </w:delText>
        </w:r>
      </w:del>
    </w:p>
    <w:p w14:paraId="1A918C27" w14:textId="31D84F2F" w:rsidR="005939EF" w:rsidRPr="0047536B" w:rsidRDefault="005939EF" w:rsidP="005939EF">
      <w:pPr>
        <w:rPr>
          <w:del w:id="82" w:author="Clayton Lamb" w:date="2023-05-30T07:05:00Z"/>
          <w:rStyle w:val="mo"/>
          <w:color w:val="333333"/>
          <w:sz w:val="29"/>
          <w:szCs w:val="29"/>
          <w:bdr w:val="none" w:sz="0" w:space="0" w:color="auto" w:frame="1"/>
          <w:shd w:val="clear" w:color="auto" w:fill="FFFFFF"/>
        </w:rPr>
      </w:pPr>
      <m:oMathPara>
        <m:oMath>
          <m:r>
            <w:del w:id="83" w:author="Clayton Lamb" w:date="2023-05-30T07:05:00Z">
              <w:rPr>
                <w:rStyle w:val="mo"/>
                <w:rFonts w:ascii="Cambria Math" w:hAnsi="Cambria Math"/>
                <w:color w:val="333333"/>
                <w:sz w:val="29"/>
                <w:szCs w:val="29"/>
                <w:bdr w:val="none" w:sz="0" w:space="0" w:color="auto" w:frame="1"/>
                <w:shd w:val="clear" w:color="auto" w:fill="FFFFFF"/>
              </w:rPr>
              <m:t>TRex=</m:t>
            </w:del>
          </m:r>
          <m:d>
            <m:dPr>
              <m:ctrlPr>
                <w:del w:id="84" w:author="Clayton Lamb" w:date="2023-05-30T07:05:00Z">
                  <w:rPr>
                    <w:rStyle w:val="mo"/>
                    <w:rFonts w:ascii="Cambria Math" w:hAnsi="Cambria Math"/>
                    <w:i/>
                    <w:color w:val="333333"/>
                    <w:sz w:val="29"/>
                    <w:szCs w:val="29"/>
                    <w:bdr w:val="none" w:sz="0" w:space="0" w:color="auto" w:frame="1"/>
                    <w:shd w:val="clear" w:color="auto" w:fill="FFFFFF"/>
                  </w:rPr>
                </w:del>
              </m:ctrlPr>
            </m:dPr>
            <m:e>
              <m:f>
                <m:fPr>
                  <m:ctrlPr>
                    <w:del w:id="85" w:author="Clayton Lamb" w:date="2023-05-30T07:05:00Z">
                      <w:rPr>
                        <w:rStyle w:val="mo"/>
                        <w:rFonts w:ascii="Cambria Math" w:hAnsi="Cambria Math"/>
                        <w:i/>
                        <w:color w:val="333333"/>
                        <w:sz w:val="29"/>
                        <w:szCs w:val="29"/>
                        <w:bdr w:val="none" w:sz="0" w:space="0" w:color="auto" w:frame="1"/>
                        <w:shd w:val="clear" w:color="auto" w:fill="FFFFFF"/>
                      </w:rPr>
                    </w:del>
                  </m:ctrlPr>
                </m:fPr>
                <m:num>
                  <m:r>
                    <w:del w:id="86" w:author="Clayton Lamb" w:date="2023-05-30T07:05:00Z">
                      <w:rPr>
                        <w:rStyle w:val="mo"/>
                        <w:rFonts w:ascii="Cambria Math" w:hAnsi="Cambria Math"/>
                        <w:color w:val="333333"/>
                        <w:sz w:val="29"/>
                        <w:szCs w:val="29"/>
                        <w:bdr w:val="none" w:sz="0" w:space="0" w:color="auto" w:frame="1"/>
                        <w:shd w:val="clear" w:color="auto" w:fill="FFFFFF"/>
                      </w:rPr>
                      <m:t>CDms</m:t>
                    </w:del>
                  </m:r>
                </m:num>
                <m:den>
                  <m:r>
                    <w:del w:id="87" w:author="Clayton Lamb" w:date="2023-05-30T07:05:00Z">
                      <w:rPr>
                        <w:rStyle w:val="mo"/>
                        <w:rFonts w:ascii="Cambria Math" w:hAnsi="Cambria Math"/>
                        <w:color w:val="333333"/>
                        <w:sz w:val="29"/>
                        <w:szCs w:val="29"/>
                        <w:bdr w:val="none" w:sz="0" w:space="0" w:color="auto" w:frame="1"/>
                        <w:shd w:val="clear" w:color="auto" w:fill="FFFFFF"/>
                      </w:rPr>
                      <m:t>TRco</m:t>
                    </w:del>
                  </m:r>
                </m:den>
              </m:f>
            </m:e>
          </m:d>
        </m:oMath>
      </m:oMathPara>
    </w:p>
    <w:p w14:paraId="5A30B3DC" w14:textId="77777777" w:rsidR="006523B8" w:rsidRPr="0047536B" w:rsidRDefault="006523B8" w:rsidP="006523B8">
      <w:pPr>
        <w:rPr>
          <w:del w:id="88" w:author="Clayton Lamb" w:date="2023-05-30T07:05:00Z"/>
          <w:sz w:val="22"/>
          <w:szCs w:val="22"/>
        </w:rPr>
      </w:pPr>
      <w:del w:id="89" w:author="Clayton Lamb" w:date="2023-05-30T07:05:00Z">
        <w:r w:rsidRPr="0047536B">
          <w:rPr>
            <w:rStyle w:val="mi"/>
            <w:color w:val="333333"/>
            <w:sz w:val="22"/>
            <w:szCs w:val="22"/>
            <w:bdr w:val="none" w:sz="0" w:space="0" w:color="auto" w:frame="1"/>
            <w:shd w:val="clear" w:color="auto" w:fill="FFFFFF"/>
          </w:rPr>
          <w:delText>Eq.2 Estimating the expected number of recovered ear tags, which is then compared to the actual number of recovered ear tags to estimate the unreported rate with the ear tag ratio method.</w:delText>
        </w:r>
      </w:del>
    </w:p>
    <w:p w14:paraId="5262834F" w14:textId="77777777" w:rsidR="006A4232" w:rsidRPr="0047536B" w:rsidRDefault="006A4232" w:rsidP="005939EF">
      <w:pPr>
        <w:rPr>
          <w:del w:id="90" w:author="Clayton Lamb" w:date="2023-05-30T07:05:00Z"/>
        </w:rPr>
      </w:pPr>
    </w:p>
    <w:p w14:paraId="72E8A121" w14:textId="7BCAFF8D" w:rsidR="009304AE" w:rsidRPr="0047536B" w:rsidRDefault="0093606E" w:rsidP="00192F2A">
      <w:pPr>
        <w:spacing w:line="480" w:lineRule="auto"/>
        <w:ind w:firstLine="720"/>
        <w:rPr>
          <w:del w:id="91" w:author="Clayton Lamb" w:date="2023-05-30T07:05:00Z"/>
          <w:color w:val="000000" w:themeColor="text1"/>
        </w:rPr>
      </w:pPr>
      <w:del w:id="92" w:author="Clayton Lamb" w:date="2023-05-30T07:05:00Z">
        <w:r w:rsidRPr="0047536B">
          <w:rPr>
            <w:color w:val="000000" w:themeColor="text1"/>
          </w:rPr>
          <w:delText>To contextualize the ear</w:delText>
        </w:r>
        <w:r w:rsidR="00C42D1A" w:rsidRPr="0047536B">
          <w:rPr>
            <w:color w:val="000000" w:themeColor="text1"/>
          </w:rPr>
          <w:delText xml:space="preserve"> </w:delText>
        </w:r>
        <w:r w:rsidRPr="0047536B">
          <w:rPr>
            <w:color w:val="000000" w:themeColor="text1"/>
          </w:rPr>
          <w:delText>tag method, c</w:delText>
        </w:r>
        <w:r w:rsidR="004C329A" w:rsidRPr="0047536B">
          <w:rPr>
            <w:color w:val="000000" w:themeColor="text1"/>
          </w:rPr>
          <w:delText>onsider an</w:delText>
        </w:r>
      </w:del>
      <w:r w:rsidR="004C329A" w:rsidRPr="0047536B">
        <w:rPr>
          <w:color w:val="000000" w:themeColor="text1"/>
        </w:rPr>
        <w:t xml:space="preserve"> example </w:t>
      </w:r>
      <w:ins w:id="93" w:author="Clayton Lamb" w:date="2023-05-30T07:05:00Z">
        <w:r w:rsidR="00A13346">
          <w:rPr>
            <w:color w:val="000000" w:themeColor="text1"/>
          </w:rPr>
          <w:t xml:space="preserve">calculations can be </w:t>
        </w:r>
      </w:ins>
      <w:del w:id="94" w:author="Clayton Lamb" w:date="2023-05-30T07:05:00Z">
        <w:r w:rsidR="004C329A" w:rsidRPr="0047536B">
          <w:rPr>
            <w:color w:val="000000" w:themeColor="text1"/>
          </w:rPr>
          <w:delText xml:space="preserve">where for every </w:delText>
        </w:r>
        <w:r w:rsidR="00553A78" w:rsidRPr="0047536B">
          <w:rPr>
            <w:color w:val="000000" w:themeColor="text1"/>
          </w:rPr>
          <w:delText xml:space="preserve">radiocollared </w:delText>
        </w:r>
        <w:r w:rsidR="004C329A" w:rsidRPr="0047536B">
          <w:rPr>
            <w:color w:val="000000" w:themeColor="text1"/>
          </w:rPr>
          <w:delText xml:space="preserve">bear </w:delText>
        </w:r>
        <w:r w:rsidR="00CF4680" w:rsidRPr="0047536B">
          <w:rPr>
            <w:color w:val="000000" w:themeColor="text1"/>
          </w:rPr>
          <w:delText xml:space="preserve">killed </w:delText>
        </w:r>
        <w:r w:rsidR="004C329A" w:rsidRPr="0047536B">
          <w:rPr>
            <w:color w:val="000000" w:themeColor="text1"/>
          </w:rPr>
          <w:delText>by CO</w:delText>
        </w:r>
        <w:r w:rsidR="0085745A" w:rsidRPr="0047536B">
          <w:rPr>
            <w:color w:val="000000" w:themeColor="text1"/>
          </w:rPr>
          <w:delText>S</w:delText>
        </w:r>
        <w:r w:rsidR="00CF4680" w:rsidRPr="0047536B">
          <w:rPr>
            <w:color w:val="000000" w:themeColor="text1"/>
          </w:rPr>
          <w:delText>,</w:delText>
        </w:r>
        <w:r w:rsidR="004C329A" w:rsidRPr="0047536B">
          <w:rPr>
            <w:color w:val="000000" w:themeColor="text1"/>
          </w:rPr>
          <w:delText xml:space="preserve"> </w:delText>
        </w:r>
        <w:r w:rsidR="00553A78" w:rsidRPr="0047536B">
          <w:rPr>
            <w:color w:val="000000" w:themeColor="text1"/>
          </w:rPr>
          <w:delText>the</w:delText>
        </w:r>
        <w:r w:rsidR="00CF4680" w:rsidRPr="0047536B">
          <w:rPr>
            <w:color w:val="000000" w:themeColor="text1"/>
          </w:rPr>
          <w:delText xml:space="preserve"> CO</w:delText>
        </w:r>
        <w:r w:rsidR="0085745A" w:rsidRPr="0047536B">
          <w:rPr>
            <w:color w:val="000000" w:themeColor="text1"/>
          </w:rPr>
          <w:delText>S</w:delText>
        </w:r>
        <w:r w:rsidR="00553A78" w:rsidRPr="0047536B">
          <w:rPr>
            <w:color w:val="000000" w:themeColor="text1"/>
          </w:rPr>
          <w:delText xml:space="preserve"> </w:delText>
        </w:r>
        <w:r w:rsidR="00CF4680" w:rsidRPr="0047536B">
          <w:rPr>
            <w:color w:val="000000" w:themeColor="text1"/>
          </w:rPr>
          <w:delText xml:space="preserve">also </w:delText>
        </w:r>
        <w:r w:rsidR="00553A78" w:rsidRPr="0047536B">
          <w:rPr>
            <w:color w:val="000000" w:themeColor="text1"/>
          </w:rPr>
          <w:delText xml:space="preserve">euthanized </w:delText>
        </w:r>
        <w:r w:rsidR="004C329A" w:rsidRPr="0047536B">
          <w:rPr>
            <w:color w:val="000000" w:themeColor="text1"/>
          </w:rPr>
          <w:delText>2</w:delText>
        </w:r>
        <w:r w:rsidR="00225745" w:rsidRPr="0047536B">
          <w:rPr>
            <w:color w:val="000000" w:themeColor="text1"/>
          </w:rPr>
          <w:delText xml:space="preserve"> </w:delText>
        </w:r>
        <w:r w:rsidR="00CF4680" w:rsidRPr="0047536B">
          <w:rPr>
            <w:color w:val="000000" w:themeColor="text1"/>
          </w:rPr>
          <w:delText xml:space="preserve">uncollared </w:delText>
        </w:r>
        <w:r w:rsidR="00553A78" w:rsidRPr="0047536B">
          <w:rPr>
            <w:color w:val="000000" w:themeColor="text1"/>
          </w:rPr>
          <w:delText xml:space="preserve">bears with </w:delText>
        </w:r>
        <w:r w:rsidR="004C329A" w:rsidRPr="0047536B">
          <w:rPr>
            <w:color w:val="000000" w:themeColor="text1"/>
          </w:rPr>
          <w:delText>ear tags.</w:delText>
        </w:r>
        <w:r w:rsidR="00225745" w:rsidRPr="0047536B">
          <w:rPr>
            <w:color w:val="000000" w:themeColor="text1"/>
          </w:rPr>
          <w:delText xml:space="preserve"> </w:delText>
        </w:r>
        <w:r w:rsidR="000E75C3" w:rsidRPr="0047536B">
          <w:rPr>
            <w:color w:val="000000" w:themeColor="text1"/>
          </w:rPr>
          <w:delText>W</w:delText>
        </w:r>
        <w:r w:rsidR="00225745" w:rsidRPr="0047536B">
          <w:rPr>
            <w:color w:val="000000" w:themeColor="text1"/>
          </w:rPr>
          <w:delText>e assume the CO</w:delText>
        </w:r>
        <w:r w:rsidR="0085745A" w:rsidRPr="0047536B">
          <w:rPr>
            <w:color w:val="000000" w:themeColor="text1"/>
          </w:rPr>
          <w:delText>S</w:delText>
        </w:r>
        <w:r w:rsidR="00225745" w:rsidRPr="0047536B">
          <w:rPr>
            <w:color w:val="000000" w:themeColor="text1"/>
          </w:rPr>
          <w:delText xml:space="preserve"> report all ear</w:delText>
        </w:r>
        <w:r w:rsidR="003B1B0E" w:rsidRPr="0047536B">
          <w:rPr>
            <w:color w:val="000000" w:themeColor="text1"/>
          </w:rPr>
          <w:delText>-</w:delText>
        </w:r>
        <w:r w:rsidR="00225745" w:rsidRPr="0047536B">
          <w:rPr>
            <w:color w:val="000000" w:themeColor="text1"/>
          </w:rPr>
          <w:delText xml:space="preserve">tagged animals and thus our </w:delText>
        </w:r>
        <w:r w:rsidR="00D10118" w:rsidRPr="0047536B">
          <w:rPr>
            <w:color w:val="000000" w:themeColor="text1"/>
          </w:rPr>
          <w:delText>collared</w:delText>
        </w:r>
        <w:r w:rsidR="00225745" w:rsidRPr="0047536B">
          <w:rPr>
            <w:color w:val="000000" w:themeColor="text1"/>
          </w:rPr>
          <w:delText xml:space="preserve"> </w:delText>
        </w:r>
        <w:r w:rsidR="0000610A" w:rsidRPr="0047536B">
          <w:rPr>
            <w:color w:val="000000" w:themeColor="text1"/>
          </w:rPr>
          <w:delText>bear</w:delText>
        </w:r>
        <w:r w:rsidR="00225745" w:rsidRPr="0047536B">
          <w:rPr>
            <w:color w:val="000000" w:themeColor="text1"/>
          </w:rPr>
          <w:delText xml:space="preserve"> represent</w:delText>
        </w:r>
        <w:r w:rsidR="0000610A" w:rsidRPr="0047536B">
          <w:rPr>
            <w:color w:val="000000" w:themeColor="text1"/>
          </w:rPr>
          <w:delText>s</w:delText>
        </w:r>
        <w:r w:rsidR="00225745" w:rsidRPr="0047536B">
          <w:rPr>
            <w:color w:val="000000" w:themeColor="text1"/>
          </w:rPr>
          <w:delText xml:space="preserve"> 1/3 of the total </w:delText>
        </w:r>
        <w:r w:rsidR="00FB0EBE" w:rsidRPr="0047536B">
          <w:rPr>
            <w:color w:val="000000" w:themeColor="text1"/>
          </w:rPr>
          <w:delText>ear</w:delText>
        </w:r>
        <w:r w:rsidR="00C42D1A" w:rsidRPr="0047536B">
          <w:rPr>
            <w:color w:val="000000" w:themeColor="text1"/>
          </w:rPr>
          <w:delText>-</w:delText>
        </w:r>
        <w:r w:rsidR="00FB0EBE" w:rsidRPr="0047536B">
          <w:rPr>
            <w:color w:val="000000" w:themeColor="text1"/>
          </w:rPr>
          <w:delText>tagged animals</w:delText>
        </w:r>
        <w:r w:rsidR="00CF4680" w:rsidRPr="0047536B">
          <w:rPr>
            <w:color w:val="000000" w:themeColor="text1"/>
          </w:rPr>
          <w:delText xml:space="preserve"> killed by</w:delText>
        </w:r>
        <w:r w:rsidR="00FB0EBE" w:rsidRPr="0047536B">
          <w:rPr>
            <w:color w:val="000000" w:themeColor="text1"/>
          </w:rPr>
          <w:delText xml:space="preserve"> </w:delText>
        </w:r>
        <w:r w:rsidR="00225745" w:rsidRPr="0047536B">
          <w:rPr>
            <w:color w:val="000000" w:themeColor="text1"/>
          </w:rPr>
          <w:delText>COS</w:delText>
        </w:r>
        <w:r w:rsidR="00121BE4" w:rsidRPr="0047536B">
          <w:rPr>
            <w:color w:val="000000" w:themeColor="text1"/>
          </w:rPr>
          <w:delText xml:space="preserve"> (</w:delText>
        </w:r>
        <w:r w:rsidR="00E92177" w:rsidRPr="0047536B">
          <w:rPr>
            <w:i/>
            <w:iCs/>
            <w:color w:val="000000" w:themeColor="text1"/>
          </w:rPr>
          <w:delText>TRco</w:delText>
        </w:r>
        <w:r w:rsidR="00121BE4" w:rsidRPr="0047536B">
          <w:rPr>
            <w:color w:val="000000" w:themeColor="text1"/>
          </w:rPr>
          <w:delText xml:space="preserve"> </w:delText>
        </w:r>
        <w:r w:rsidR="00E92177" w:rsidRPr="0047536B">
          <w:rPr>
            <w:color w:val="000000" w:themeColor="text1"/>
          </w:rPr>
          <w:delText>=</w:delText>
        </w:r>
        <w:r w:rsidR="00121BE4" w:rsidRPr="0047536B">
          <w:rPr>
            <w:color w:val="000000" w:themeColor="text1"/>
          </w:rPr>
          <w:delText xml:space="preserve"> </w:delText>
        </w:r>
        <w:r w:rsidR="00E92177" w:rsidRPr="0047536B">
          <w:rPr>
            <w:color w:val="000000" w:themeColor="text1"/>
          </w:rPr>
          <w:delText>0.33</w:delText>
        </w:r>
        <w:r w:rsidR="00121BE4" w:rsidRPr="0047536B">
          <w:rPr>
            <w:color w:val="000000" w:themeColor="text1"/>
          </w:rPr>
          <w:delText>)</w:delText>
        </w:r>
        <w:r w:rsidR="00225745" w:rsidRPr="0047536B">
          <w:rPr>
            <w:color w:val="000000" w:themeColor="text1"/>
          </w:rPr>
          <w:delText>.</w:delText>
        </w:r>
        <w:r w:rsidR="004C329A" w:rsidRPr="0047536B">
          <w:rPr>
            <w:color w:val="000000" w:themeColor="text1"/>
          </w:rPr>
          <w:delText xml:space="preserve"> </w:delText>
        </w:r>
        <w:r w:rsidR="00440BF2" w:rsidRPr="0047536B">
          <w:rPr>
            <w:color w:val="000000" w:themeColor="text1"/>
          </w:rPr>
          <w:delText>Now consider</w:delText>
        </w:r>
        <w:r w:rsidR="004C329A" w:rsidRPr="0047536B">
          <w:rPr>
            <w:color w:val="000000" w:themeColor="text1"/>
          </w:rPr>
          <w:delText xml:space="preserve"> a source of mortality with imperfect reporting, </w:delText>
        </w:r>
        <w:r w:rsidR="00E53E96" w:rsidRPr="0047536B">
          <w:rPr>
            <w:color w:val="000000" w:themeColor="text1"/>
          </w:rPr>
          <w:delText>such as</w:delText>
        </w:r>
        <w:r w:rsidR="004C329A" w:rsidRPr="0047536B">
          <w:rPr>
            <w:color w:val="000000" w:themeColor="text1"/>
          </w:rPr>
          <w:delText xml:space="preserve"> highway collisions. </w:delText>
        </w:r>
        <w:r w:rsidR="00A476A7" w:rsidRPr="0047536B">
          <w:rPr>
            <w:color w:val="000000" w:themeColor="text1"/>
          </w:rPr>
          <w:delText xml:space="preserve">In this example, </w:delText>
        </w:r>
        <w:r w:rsidR="004C329A" w:rsidRPr="0047536B">
          <w:rPr>
            <w:color w:val="000000" w:themeColor="text1"/>
          </w:rPr>
          <w:delText xml:space="preserve">4 deaths of </w:delText>
        </w:r>
        <w:r w:rsidR="0000610A" w:rsidRPr="0047536B">
          <w:rPr>
            <w:color w:val="000000" w:themeColor="text1"/>
          </w:rPr>
          <w:delText>radio</w:delText>
        </w:r>
        <w:r w:rsidR="004C329A" w:rsidRPr="0047536B">
          <w:rPr>
            <w:color w:val="000000" w:themeColor="text1"/>
          </w:rPr>
          <w:delText xml:space="preserve">collared animals were </w:delText>
        </w:r>
        <w:r w:rsidR="0048769E" w:rsidRPr="0047536B">
          <w:rPr>
            <w:color w:val="000000" w:themeColor="text1"/>
          </w:rPr>
          <w:delText xml:space="preserve">reported </w:delText>
        </w:r>
        <w:r w:rsidR="00487EFA" w:rsidRPr="0047536B">
          <w:rPr>
            <w:color w:val="000000" w:themeColor="text1"/>
          </w:rPr>
          <w:delText>on the highway</w:delText>
        </w:r>
        <w:r w:rsidR="00121BE4" w:rsidRPr="0047536B">
          <w:rPr>
            <w:color w:val="000000" w:themeColor="text1"/>
          </w:rPr>
          <w:delText xml:space="preserve"> (</w:delText>
        </w:r>
        <w:r w:rsidR="00121BE4" w:rsidRPr="0047536B">
          <w:rPr>
            <w:i/>
            <w:iCs/>
            <w:color w:val="000000" w:themeColor="text1"/>
          </w:rPr>
          <w:delText xml:space="preserve">CDms </w:delText>
        </w:r>
        <w:r w:rsidR="00121BE4" w:rsidRPr="0047536B">
          <w:rPr>
            <w:color w:val="000000" w:themeColor="text1"/>
          </w:rPr>
          <w:delText>= 4)</w:delText>
        </w:r>
        <w:r w:rsidR="00487EFA" w:rsidRPr="0047536B">
          <w:rPr>
            <w:color w:val="000000" w:themeColor="text1"/>
          </w:rPr>
          <w:delText xml:space="preserve">, </w:delText>
        </w:r>
        <w:r w:rsidR="00E27DA0" w:rsidRPr="0047536B">
          <w:rPr>
            <w:color w:val="000000" w:themeColor="text1"/>
          </w:rPr>
          <w:delText xml:space="preserve">and </w:delText>
        </w:r>
        <w:r w:rsidR="00656A8D" w:rsidRPr="0047536B">
          <w:rPr>
            <w:color w:val="000000" w:themeColor="text1"/>
          </w:rPr>
          <w:delText>2</w:delText>
        </w:r>
        <w:r w:rsidR="00487EFA" w:rsidRPr="0047536B">
          <w:rPr>
            <w:color w:val="000000" w:themeColor="text1"/>
          </w:rPr>
          <w:delText xml:space="preserve"> </w:delText>
        </w:r>
        <w:r w:rsidR="004C329A" w:rsidRPr="0047536B">
          <w:rPr>
            <w:color w:val="000000" w:themeColor="text1"/>
          </w:rPr>
          <w:delText xml:space="preserve">mortalities </w:delText>
        </w:r>
        <w:r w:rsidR="00A476A7" w:rsidRPr="0047536B">
          <w:rPr>
            <w:color w:val="000000" w:themeColor="text1"/>
          </w:rPr>
          <w:delText xml:space="preserve">of </w:delText>
        </w:r>
        <w:r w:rsidR="000E75C3" w:rsidRPr="0047536B">
          <w:rPr>
            <w:color w:val="000000" w:themeColor="text1"/>
          </w:rPr>
          <w:delText xml:space="preserve">uncollared </w:delText>
        </w:r>
        <w:r w:rsidR="00A476A7" w:rsidRPr="0047536B">
          <w:rPr>
            <w:color w:val="000000" w:themeColor="text1"/>
          </w:rPr>
          <w:delText>ear</w:delText>
        </w:r>
        <w:r w:rsidR="003B1B0E" w:rsidRPr="0047536B">
          <w:rPr>
            <w:color w:val="000000" w:themeColor="text1"/>
          </w:rPr>
          <w:delText>-</w:delText>
        </w:r>
        <w:r w:rsidR="00A476A7" w:rsidRPr="0047536B">
          <w:rPr>
            <w:color w:val="000000" w:themeColor="text1"/>
          </w:rPr>
          <w:delText>tagged bears</w:delText>
        </w:r>
        <w:r w:rsidR="00E27DA0" w:rsidRPr="0047536B">
          <w:rPr>
            <w:color w:val="000000" w:themeColor="text1"/>
          </w:rPr>
          <w:delText xml:space="preserve"> were also reported</w:delText>
        </w:r>
        <w:r w:rsidR="00121BE4" w:rsidRPr="0047536B">
          <w:rPr>
            <w:color w:val="000000" w:themeColor="text1"/>
          </w:rPr>
          <w:delText xml:space="preserve"> (</w:delText>
        </w:r>
        <w:r w:rsidR="00121BE4" w:rsidRPr="0047536B">
          <w:rPr>
            <w:i/>
            <w:iCs/>
            <w:color w:val="000000" w:themeColor="text1"/>
          </w:rPr>
          <w:delText>TRrep</w:delText>
        </w:r>
        <w:r w:rsidR="00121BE4" w:rsidRPr="0047536B">
          <w:rPr>
            <w:color w:val="000000" w:themeColor="text1"/>
          </w:rPr>
          <w:delText xml:space="preserve"> = 6)</w:delText>
        </w:r>
        <w:r w:rsidR="00A476A7" w:rsidRPr="0047536B">
          <w:rPr>
            <w:color w:val="000000" w:themeColor="text1"/>
          </w:rPr>
          <w:delText xml:space="preserve">. </w:delText>
        </w:r>
        <w:r w:rsidR="00FB0EBE" w:rsidRPr="0047536B">
          <w:rPr>
            <w:color w:val="000000" w:themeColor="text1"/>
          </w:rPr>
          <w:delText>A</w:delText>
        </w:r>
        <w:r w:rsidR="00A476A7" w:rsidRPr="0047536B">
          <w:rPr>
            <w:color w:val="000000" w:themeColor="text1"/>
          </w:rPr>
          <w:delText>ssuming perfect reporting</w:delText>
        </w:r>
        <w:r w:rsidR="000E75C3" w:rsidRPr="0047536B">
          <w:rPr>
            <w:color w:val="000000" w:themeColor="text1"/>
          </w:rPr>
          <w:delText>,</w:delText>
        </w:r>
        <w:r w:rsidR="00A476A7" w:rsidRPr="0047536B">
          <w:rPr>
            <w:color w:val="000000" w:themeColor="text1"/>
          </w:rPr>
          <w:delText xml:space="preserve"> </w:delText>
        </w:r>
        <w:r w:rsidR="00FB0EBE" w:rsidRPr="0047536B">
          <w:rPr>
            <w:color w:val="000000" w:themeColor="text1"/>
          </w:rPr>
          <w:delText xml:space="preserve">we expect </w:delText>
        </w:r>
        <w:r w:rsidR="0048769E" w:rsidRPr="0047536B">
          <w:rPr>
            <w:color w:val="000000" w:themeColor="text1"/>
          </w:rPr>
          <w:delText>one third (</w:delText>
        </w:r>
        <w:r w:rsidR="00FB0EBE" w:rsidRPr="0047536B">
          <w:rPr>
            <w:color w:val="000000" w:themeColor="text1"/>
          </w:rPr>
          <w:delText>1/3</w:delText>
        </w:r>
        <w:r w:rsidR="0048769E" w:rsidRPr="0047536B">
          <w:rPr>
            <w:color w:val="000000" w:themeColor="text1"/>
          </w:rPr>
          <w:delText>)</w:delText>
        </w:r>
        <w:r w:rsidR="00FB0EBE" w:rsidRPr="0047536B">
          <w:rPr>
            <w:color w:val="000000" w:themeColor="text1"/>
          </w:rPr>
          <w:delText xml:space="preserve"> of ear</w:delText>
        </w:r>
        <w:r w:rsidR="00C42D1A" w:rsidRPr="0047536B">
          <w:rPr>
            <w:color w:val="000000" w:themeColor="text1"/>
          </w:rPr>
          <w:delText>-</w:delText>
        </w:r>
        <w:r w:rsidR="00FB0EBE" w:rsidRPr="0047536B">
          <w:rPr>
            <w:color w:val="000000" w:themeColor="text1"/>
          </w:rPr>
          <w:delText>tagged animals to be wearing functioning collars</w:delText>
        </w:r>
        <w:r w:rsidR="0048769E" w:rsidRPr="0047536B">
          <w:rPr>
            <w:color w:val="000000" w:themeColor="text1"/>
          </w:rPr>
          <w:delText>;</w:delText>
        </w:r>
        <w:r w:rsidR="00FB0EBE" w:rsidRPr="0047536B">
          <w:rPr>
            <w:color w:val="000000" w:themeColor="text1"/>
          </w:rPr>
          <w:delText xml:space="preserve"> however</w:delText>
        </w:r>
        <w:r w:rsidR="0048769E" w:rsidRPr="0047536B">
          <w:rPr>
            <w:color w:val="000000" w:themeColor="text1"/>
          </w:rPr>
          <w:delText>,</w:delText>
        </w:r>
        <w:r w:rsidR="00FB0EBE" w:rsidRPr="0047536B">
          <w:rPr>
            <w:color w:val="000000" w:themeColor="text1"/>
          </w:rPr>
          <w:delText xml:space="preserve"> for the highway sampl</w:delText>
        </w:r>
        <w:r w:rsidR="00656A8D" w:rsidRPr="0047536B">
          <w:rPr>
            <w:color w:val="000000" w:themeColor="text1"/>
          </w:rPr>
          <w:delText>e</w:delText>
        </w:r>
        <w:r w:rsidR="00FB0EBE" w:rsidRPr="0047536B">
          <w:rPr>
            <w:color w:val="000000" w:themeColor="text1"/>
          </w:rPr>
          <w:delText xml:space="preserve"> </w:delText>
        </w:r>
        <w:r w:rsidRPr="0047536B">
          <w:rPr>
            <w:color w:val="000000" w:themeColor="text1"/>
          </w:rPr>
          <w:delText xml:space="preserve">two thirds </w:delText>
        </w:r>
        <w:r w:rsidR="00FB0EBE" w:rsidRPr="0047536B">
          <w:rPr>
            <w:color w:val="000000" w:themeColor="text1"/>
          </w:rPr>
          <w:delText>(</w:delText>
        </w:r>
        <w:r w:rsidR="00656A8D" w:rsidRPr="0047536B">
          <w:rPr>
            <w:color w:val="000000" w:themeColor="text1"/>
          </w:rPr>
          <w:delText>4</w:delText>
        </w:r>
        <w:r w:rsidR="00FB0EBE" w:rsidRPr="0047536B">
          <w:rPr>
            <w:color w:val="000000" w:themeColor="text1"/>
          </w:rPr>
          <w:delText>/</w:delText>
        </w:r>
        <w:r w:rsidRPr="0047536B">
          <w:rPr>
            <w:color w:val="000000" w:themeColor="text1"/>
          </w:rPr>
          <w:delText>6</w:delText>
        </w:r>
        <w:r w:rsidR="00FB0EBE" w:rsidRPr="0047536B">
          <w:rPr>
            <w:color w:val="000000" w:themeColor="text1"/>
          </w:rPr>
          <w:delText xml:space="preserve">) </w:delText>
        </w:r>
        <w:r w:rsidR="000E75C3" w:rsidRPr="0047536B">
          <w:rPr>
            <w:color w:val="000000" w:themeColor="text1"/>
          </w:rPr>
          <w:delText xml:space="preserve">of ear-tagged animals </w:delText>
        </w:r>
        <w:r w:rsidR="00FB0EBE" w:rsidRPr="0047536B">
          <w:rPr>
            <w:color w:val="000000" w:themeColor="text1"/>
          </w:rPr>
          <w:delText>were</w:delText>
        </w:r>
        <w:r w:rsidR="00656A8D" w:rsidRPr="0047536B">
          <w:rPr>
            <w:color w:val="000000" w:themeColor="text1"/>
          </w:rPr>
          <w:delText xml:space="preserve"> wearing a collar</w:delText>
        </w:r>
        <w:r w:rsidR="00FB0EBE" w:rsidRPr="0047536B">
          <w:rPr>
            <w:color w:val="000000" w:themeColor="text1"/>
          </w:rPr>
          <w:delText>, suggesting a lack of ear</w:delText>
        </w:r>
        <w:r w:rsidR="00C42D1A" w:rsidRPr="0047536B">
          <w:rPr>
            <w:color w:val="000000" w:themeColor="text1"/>
          </w:rPr>
          <w:delText xml:space="preserve"> </w:delText>
        </w:r>
        <w:r w:rsidR="00FB0EBE" w:rsidRPr="0047536B">
          <w:rPr>
            <w:color w:val="000000" w:themeColor="text1"/>
          </w:rPr>
          <w:delText xml:space="preserve">tag recovery. </w:delText>
        </w:r>
        <w:r w:rsidR="004520BF" w:rsidRPr="0047536B">
          <w:rPr>
            <w:color w:val="000000" w:themeColor="text1"/>
          </w:rPr>
          <w:delText>To calculate the expected number of returned ear tags (</w:delText>
        </w:r>
        <w:r w:rsidR="004520BF" w:rsidRPr="0047536B">
          <w:rPr>
            <w:i/>
            <w:iCs/>
            <w:color w:val="000000" w:themeColor="text1"/>
          </w:rPr>
          <w:delText>TRex</w:delText>
        </w:r>
        <w:r w:rsidR="004520BF" w:rsidRPr="0047536B">
          <w:rPr>
            <w:color w:val="000000" w:themeColor="text1"/>
          </w:rPr>
          <w:delText>), we divide</w:delText>
        </w:r>
        <w:r w:rsidR="00AD4676" w:rsidRPr="0047536B">
          <w:rPr>
            <w:color w:val="000000" w:themeColor="text1"/>
          </w:rPr>
          <w:delText>d</w:delText>
        </w:r>
        <w:r w:rsidR="004520BF" w:rsidRPr="0047536B">
          <w:rPr>
            <w:color w:val="000000" w:themeColor="text1"/>
          </w:rPr>
          <w:delText xml:space="preserve"> 4 (</w:delText>
        </w:r>
        <w:r w:rsidR="004520BF" w:rsidRPr="0047536B">
          <w:rPr>
            <w:i/>
            <w:iCs/>
            <w:color w:val="000000" w:themeColor="text1"/>
          </w:rPr>
          <w:delText>CDms</w:delText>
        </w:r>
        <w:r w:rsidR="004520BF" w:rsidRPr="0047536B">
          <w:rPr>
            <w:color w:val="000000" w:themeColor="text1"/>
          </w:rPr>
          <w:delText>) by 0.33 (</w:delText>
        </w:r>
        <w:r w:rsidR="004520BF" w:rsidRPr="0047536B">
          <w:rPr>
            <w:i/>
            <w:iCs/>
            <w:color w:val="000000" w:themeColor="text1"/>
          </w:rPr>
          <w:delText>TRco</w:delText>
        </w:r>
        <w:r w:rsidR="004520BF" w:rsidRPr="0047536B">
          <w:rPr>
            <w:color w:val="000000" w:themeColor="text1"/>
          </w:rPr>
          <w:delText xml:space="preserve">) and </w:delText>
        </w:r>
      </w:del>
      <w:r w:rsidR="00AD4676" w:rsidRPr="0047536B">
        <w:rPr>
          <w:color w:val="000000" w:themeColor="text1"/>
        </w:rPr>
        <w:t>found</w:t>
      </w:r>
      <w:r w:rsidR="004520BF" w:rsidRPr="0047536B">
        <w:rPr>
          <w:color w:val="000000" w:themeColor="text1"/>
        </w:rPr>
        <w:t xml:space="preserve"> </w:t>
      </w:r>
      <w:ins w:id="95" w:author="Clayton Lamb" w:date="2023-05-30T07:05:00Z">
        <w:r w:rsidR="00A13346">
          <w:rPr>
            <w:color w:val="000000" w:themeColor="text1"/>
          </w:rPr>
          <w:t xml:space="preserve">in Supplemental Material D. </w:t>
        </w:r>
      </w:ins>
      <w:del w:id="96" w:author="Clayton Lamb" w:date="2023-05-30T07:05:00Z">
        <w:r w:rsidR="004520BF" w:rsidRPr="0047536B">
          <w:rPr>
            <w:color w:val="000000" w:themeColor="text1"/>
          </w:rPr>
          <w:delText xml:space="preserve">that </w:delText>
        </w:r>
        <w:r w:rsidR="00FB0EBE" w:rsidRPr="0047536B">
          <w:rPr>
            <w:color w:val="000000" w:themeColor="text1"/>
          </w:rPr>
          <w:delText>1</w:delText>
        </w:r>
        <w:r w:rsidR="00656A8D" w:rsidRPr="0047536B">
          <w:rPr>
            <w:color w:val="000000" w:themeColor="text1"/>
          </w:rPr>
          <w:delText>2 ear</w:delText>
        </w:r>
        <w:r w:rsidR="00C42D1A" w:rsidRPr="0047536B">
          <w:rPr>
            <w:color w:val="000000" w:themeColor="text1"/>
          </w:rPr>
          <w:delText>-</w:delText>
        </w:r>
        <w:r w:rsidR="00656A8D" w:rsidRPr="0047536B">
          <w:rPr>
            <w:color w:val="000000" w:themeColor="text1"/>
          </w:rPr>
          <w:delText xml:space="preserve">tagged animals </w:delText>
        </w:r>
        <w:r w:rsidR="0000610A" w:rsidRPr="0047536B">
          <w:rPr>
            <w:color w:val="000000" w:themeColor="text1"/>
          </w:rPr>
          <w:delText>likely</w:delText>
        </w:r>
        <w:r w:rsidR="000E75C3" w:rsidRPr="0047536B">
          <w:rPr>
            <w:color w:val="000000" w:themeColor="text1"/>
          </w:rPr>
          <w:delText xml:space="preserve"> </w:delText>
        </w:r>
        <w:r w:rsidR="00656A8D" w:rsidRPr="0047536B">
          <w:rPr>
            <w:color w:val="000000" w:themeColor="text1"/>
          </w:rPr>
          <w:delText xml:space="preserve">died </w:delText>
        </w:r>
        <w:r w:rsidR="0048769E" w:rsidRPr="0047536B">
          <w:rPr>
            <w:color w:val="000000" w:themeColor="text1"/>
          </w:rPr>
          <w:delText xml:space="preserve">in </w:delText>
        </w:r>
        <w:r w:rsidR="000E75C3" w:rsidRPr="0047536B">
          <w:rPr>
            <w:color w:val="000000" w:themeColor="text1"/>
          </w:rPr>
          <w:delText xml:space="preserve">highway </w:delText>
        </w:r>
        <w:r w:rsidR="0048769E" w:rsidRPr="0047536B">
          <w:rPr>
            <w:color w:val="000000" w:themeColor="text1"/>
          </w:rPr>
          <w:delText>collisions</w:delText>
        </w:r>
        <w:r w:rsidR="00656A8D" w:rsidRPr="0047536B">
          <w:rPr>
            <w:color w:val="000000" w:themeColor="text1"/>
          </w:rPr>
          <w:delText xml:space="preserve">. </w:delText>
        </w:r>
        <w:r w:rsidR="004520BF" w:rsidRPr="0047536B">
          <w:rPr>
            <w:color w:val="000000" w:themeColor="text1"/>
          </w:rPr>
          <w:delText xml:space="preserve">To get an underreporting rate </w:delText>
        </w:r>
        <w:r w:rsidR="00AD4676" w:rsidRPr="0047536B">
          <w:rPr>
            <w:color w:val="000000" w:themeColor="text1"/>
          </w:rPr>
          <w:delText xml:space="preserve">using </w:delText>
        </w:r>
        <w:r w:rsidR="004520BF" w:rsidRPr="0047536B">
          <w:rPr>
            <w:color w:val="000000" w:themeColor="text1"/>
          </w:rPr>
          <w:delText xml:space="preserve">the ear tag ratio method </w:delText>
        </w:r>
        <w:r w:rsidR="00AD4676" w:rsidRPr="0047536B">
          <w:rPr>
            <w:color w:val="000000" w:themeColor="text1"/>
          </w:rPr>
          <w:delText xml:space="preserve">for </w:delText>
        </w:r>
        <w:r w:rsidR="004520BF" w:rsidRPr="0047536B">
          <w:rPr>
            <w:color w:val="000000" w:themeColor="text1"/>
          </w:rPr>
          <w:delText>this example, we divide</w:delText>
        </w:r>
        <w:r w:rsidR="00AD4676" w:rsidRPr="0047536B">
          <w:rPr>
            <w:color w:val="000000" w:themeColor="text1"/>
          </w:rPr>
          <w:delText>d</w:delText>
        </w:r>
        <w:r w:rsidR="004520BF" w:rsidRPr="0047536B">
          <w:rPr>
            <w:color w:val="000000" w:themeColor="text1"/>
          </w:rPr>
          <w:delText xml:space="preserve"> 6 (</w:delText>
        </w:r>
        <w:r w:rsidR="004520BF" w:rsidRPr="0047536B">
          <w:rPr>
            <w:i/>
            <w:iCs/>
            <w:color w:val="000000" w:themeColor="text1"/>
          </w:rPr>
          <w:delText>TRrep</w:delText>
        </w:r>
        <w:r w:rsidR="004520BF" w:rsidRPr="0047536B">
          <w:rPr>
            <w:color w:val="000000" w:themeColor="text1"/>
          </w:rPr>
          <w:delText>) by 12 (</w:delText>
        </w:r>
        <w:r w:rsidR="004520BF" w:rsidRPr="0047536B">
          <w:rPr>
            <w:i/>
            <w:iCs/>
            <w:color w:val="000000" w:themeColor="text1"/>
          </w:rPr>
          <w:delText>TRex</w:delText>
        </w:r>
        <w:r w:rsidR="004520BF" w:rsidRPr="0047536B">
          <w:rPr>
            <w:color w:val="000000" w:themeColor="text1"/>
          </w:rPr>
          <w:delText>) and subtract</w:delText>
        </w:r>
        <w:r w:rsidR="00AD4676" w:rsidRPr="0047536B">
          <w:rPr>
            <w:color w:val="000000" w:themeColor="text1"/>
          </w:rPr>
          <w:delText>ed</w:delText>
        </w:r>
        <w:r w:rsidR="004520BF" w:rsidRPr="0047536B">
          <w:rPr>
            <w:color w:val="000000" w:themeColor="text1"/>
          </w:rPr>
          <w:delText xml:space="preserve"> it from 1 to find that</w:delText>
        </w:r>
        <w:r w:rsidR="00487EFA" w:rsidRPr="0047536B">
          <w:rPr>
            <w:color w:val="000000" w:themeColor="text1"/>
          </w:rPr>
          <w:delText xml:space="preserve"> </w:delText>
        </w:r>
        <w:r w:rsidR="004520BF" w:rsidRPr="0047536B">
          <w:rPr>
            <w:color w:val="000000" w:themeColor="text1"/>
          </w:rPr>
          <w:delText xml:space="preserve">an estimated 50% of </w:delText>
        </w:r>
        <w:r w:rsidR="00487EFA" w:rsidRPr="0047536B">
          <w:rPr>
            <w:color w:val="000000" w:themeColor="text1"/>
          </w:rPr>
          <w:delText xml:space="preserve">highway mortalities </w:delText>
        </w:r>
        <w:r w:rsidR="00DE1F02" w:rsidRPr="0047536B">
          <w:rPr>
            <w:color w:val="000000" w:themeColor="text1"/>
          </w:rPr>
          <w:delText xml:space="preserve">were </w:delText>
        </w:r>
        <w:r w:rsidR="00487EFA" w:rsidRPr="0047536B">
          <w:rPr>
            <w:color w:val="000000" w:themeColor="text1"/>
          </w:rPr>
          <w:delText>unreported</w:delText>
        </w:r>
        <w:r w:rsidR="004C329A" w:rsidRPr="0047536B">
          <w:rPr>
            <w:color w:val="000000" w:themeColor="text1"/>
          </w:rPr>
          <w:delText>.</w:delText>
        </w:r>
        <w:r w:rsidR="004520BF" w:rsidRPr="0047536B">
          <w:rPr>
            <w:color w:val="000000" w:themeColor="text1"/>
          </w:rPr>
          <w:delText xml:space="preserve"> </w:delText>
        </w:r>
      </w:del>
    </w:p>
    <w:p w14:paraId="1F3F98FD" w14:textId="56313BE7" w:rsidR="0068441B" w:rsidRPr="0047536B" w:rsidRDefault="0068441B" w:rsidP="00192F2A">
      <w:pPr>
        <w:spacing w:line="480" w:lineRule="auto"/>
        <w:ind w:firstLine="720"/>
        <w:rPr>
          <w:color w:val="000000" w:themeColor="text1"/>
        </w:rPr>
      </w:pPr>
      <w:r w:rsidRPr="0047536B">
        <w:rPr>
          <w:color w:val="000000" w:themeColor="text1"/>
        </w:rPr>
        <w:t xml:space="preserve">Finally, we </w:t>
      </w:r>
      <w:r w:rsidR="00387673" w:rsidRPr="0047536B">
        <w:rPr>
          <w:color w:val="000000" w:themeColor="text1"/>
        </w:rPr>
        <w:t>integrated</w:t>
      </w:r>
      <w:r w:rsidRPr="0047536B">
        <w:rPr>
          <w:color w:val="000000" w:themeColor="text1"/>
        </w:rPr>
        <w:t xml:space="preserve"> the estimates from all three methods (collar</w:t>
      </w:r>
      <w:r w:rsidR="00387673" w:rsidRPr="0047536B">
        <w:rPr>
          <w:color w:val="000000" w:themeColor="text1"/>
        </w:rPr>
        <w:t xml:space="preserve"> fates</w:t>
      </w:r>
      <w:r w:rsidRPr="0047536B">
        <w:rPr>
          <w:color w:val="000000" w:themeColor="text1"/>
        </w:rPr>
        <w:t>, CI</w:t>
      </w:r>
      <w:r w:rsidR="00387673" w:rsidRPr="0047536B">
        <w:rPr>
          <w:color w:val="000000" w:themeColor="text1"/>
        </w:rPr>
        <w:t xml:space="preserve"> ratio</w:t>
      </w:r>
      <w:r w:rsidRPr="0047536B">
        <w:rPr>
          <w:color w:val="000000" w:themeColor="text1"/>
        </w:rPr>
        <w:t>, and ear</w:t>
      </w:r>
      <w:r w:rsidR="003B1B0E" w:rsidRPr="0047536B">
        <w:rPr>
          <w:color w:val="000000" w:themeColor="text1"/>
        </w:rPr>
        <w:t xml:space="preserve"> </w:t>
      </w:r>
      <w:r w:rsidRPr="0047536B">
        <w:rPr>
          <w:color w:val="000000" w:themeColor="text1"/>
        </w:rPr>
        <w:t>tag</w:t>
      </w:r>
      <w:r w:rsidR="00387673" w:rsidRPr="0047536B">
        <w:rPr>
          <w:color w:val="000000" w:themeColor="text1"/>
        </w:rPr>
        <w:t xml:space="preserve"> ratio</w:t>
      </w:r>
      <w:r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w:t>
      </w:r>
      <w:r w:rsidR="00387673" w:rsidRPr="0047536B">
        <w:rPr>
          <w:color w:val="000000" w:themeColor="text1"/>
        </w:rPr>
        <w:lastRenderedPageBreak/>
        <w:t>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ins w:id="97" w:author="Clayton Lamb" w:date="2023-05-30T07:05:00Z">
        <w:r w:rsidR="00145128">
          <w:rPr>
            <w:color w:val="000000" w:themeColor="text1"/>
          </w:rPr>
          <w:t xml:space="preserve"> </w:t>
        </w:r>
      </w:ins>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proofErr w:type="spellStart"/>
      <w:r w:rsidR="00D81762" w:rsidRPr="0047536B">
        <w:rPr>
          <w:color w:val="000000" w:themeColor="text1"/>
        </w:rPr>
        <w:t>radiocollared</w:t>
      </w:r>
      <w:proofErr w:type="spellEnd"/>
      <w:r w:rsidR="00D81762" w:rsidRPr="0047536B">
        <w:rPr>
          <w:color w:val="000000" w:themeColor="text1"/>
        </w:rPr>
        <w:t xml:space="preserve">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 xml:space="preserve">and 6 bears were marked but not </w:t>
      </w:r>
      <w:proofErr w:type="spellStart"/>
      <w:r w:rsidR="001B2E73" w:rsidRPr="0047536B">
        <w:rPr>
          <w:color w:val="000000" w:themeColor="text1"/>
        </w:rPr>
        <w:t>radiocollared</w:t>
      </w:r>
      <w:proofErr w:type="spellEnd"/>
      <w:r w:rsidR="001B2E73" w:rsidRPr="0047536B">
        <w:rPr>
          <w:color w:val="000000" w:themeColor="text1"/>
        </w:rPr>
        <w:t>.</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w:t>
      </w:r>
      <w:r w:rsidR="0099657A" w:rsidRPr="0047536B">
        <w:rPr>
          <w:color w:val="000000" w:themeColor="text1"/>
        </w:rPr>
        <w:lastRenderedPageBreak/>
        <w:t xml:space="preserve">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3AC637C0"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 xml:space="preserve">were </w:t>
      </w:r>
      <w:proofErr w:type="spellStart"/>
      <w:r w:rsidR="00CD5FD7" w:rsidRPr="0047536B">
        <w:rPr>
          <w:color w:val="000000" w:themeColor="text1"/>
        </w:rPr>
        <w:t>radiocollared</w:t>
      </w:r>
      <w:proofErr w:type="spellEnd"/>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w:t>
      </w:r>
      <w:ins w:id="98" w:author="Clayton Lamb" w:date="2023-05-30T07:05:00Z">
        <w:r w:rsidR="00E56BB9">
          <w:rPr>
            <w:color w:val="000000" w:themeColor="text1"/>
          </w:rPr>
          <w:t>at</w:t>
        </w:r>
      </w:ins>
      <w:del w:id="99" w:author="Clayton Lamb" w:date="2023-05-30T07:05:00Z">
        <w:r w:rsidR="00724BD6" w:rsidRPr="0047536B">
          <w:rPr>
            <w:color w:val="000000" w:themeColor="text1"/>
          </w:rPr>
          <w:delText>on</w:delText>
        </w:r>
      </w:del>
      <w:r w:rsidR="00724BD6" w:rsidRPr="0047536B">
        <w:rPr>
          <w:color w:val="000000" w:themeColor="text1"/>
        </w:rPr>
        <w:t xml:space="preserve">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lastRenderedPageBreak/>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w:t>
      </w:r>
      <w:proofErr w:type="spellStart"/>
      <w:r w:rsidR="00311EFB" w:rsidRPr="0047536B">
        <w:rPr>
          <w:color w:val="000000" w:themeColor="text1"/>
        </w:rPr>
        <w:t>radiocollared</w:t>
      </w:r>
      <w:proofErr w:type="spellEnd"/>
      <w:r w:rsidR="00311EFB" w:rsidRPr="0047536B">
        <w:rPr>
          <w:color w:val="000000" w:themeColor="text1"/>
        </w:rPr>
        <w:t xml:space="preserve">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4C231D7C"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involved in road and rail collisions were often severely damaged, impairing their normal function. </w:t>
      </w:r>
      <w:r w:rsidR="00716ABC" w:rsidRPr="0047536B">
        <w:rPr>
          <w:color w:val="000000" w:themeColor="text1"/>
        </w:rPr>
        <w:t>Thus,</w:t>
      </w:r>
      <w:r w:rsidR="008429DD" w:rsidRPr="0047536B">
        <w:rPr>
          <w:color w:val="000000" w:themeColor="text1"/>
        </w:rPr>
        <w:t xml:space="preserve"> it’s possible some of these unknown fates were undetected mortalities. However, </w:t>
      </w:r>
      <w:r w:rsidR="008429DD" w:rsidRPr="0047536B">
        <w:rPr>
          <w:color w:val="000000" w:themeColor="text1"/>
        </w:rPr>
        <w:lastRenderedPageBreak/>
        <w:t>i</w:t>
      </w:r>
      <w:r w:rsidR="005B1377" w:rsidRPr="0047536B">
        <w:rPr>
          <w:color w:val="000000" w:themeColor="text1"/>
        </w:rPr>
        <w:t xml:space="preserve">t is </w:t>
      </w:r>
      <w:r w:rsidR="008429DD" w:rsidRPr="0047536B">
        <w:rPr>
          <w:color w:val="000000" w:themeColor="text1"/>
        </w:rPr>
        <w:t xml:space="preserve">also </w:t>
      </w:r>
      <w:r w:rsidR="005B1377" w:rsidRPr="0047536B">
        <w:rPr>
          <w:color w:val="000000" w:themeColor="text1"/>
        </w:rPr>
        <w:t>important to note</w:t>
      </w:r>
      <w:r w:rsidR="006C6F45" w:rsidRPr="0047536B">
        <w:rPr>
          <w:color w:val="000000" w:themeColor="text1"/>
        </w:rPr>
        <w:t xml:space="preserve"> </w:t>
      </w:r>
      <w:r w:rsidR="005B1377" w:rsidRPr="0047536B">
        <w:rPr>
          <w:color w:val="000000" w:themeColor="text1"/>
        </w:rPr>
        <w:t xml:space="preserve">that </w:t>
      </w:r>
      <w:r w:rsidR="006C6F45" w:rsidRPr="0047536B">
        <w:rPr>
          <w:color w:val="000000" w:themeColor="text1"/>
        </w:rPr>
        <w:t xml:space="preserve">many of the </w:t>
      </w:r>
      <w:r w:rsidR="00995999" w:rsidRPr="0047536B">
        <w:rPr>
          <w:color w:val="000000" w:themeColor="text1"/>
        </w:rPr>
        <w:t xml:space="preserve">collars with </w:t>
      </w:r>
      <w:r w:rsidR="0026184B" w:rsidRPr="0047536B">
        <w:rPr>
          <w:color w:val="000000" w:themeColor="text1"/>
        </w:rPr>
        <w:t xml:space="preserve">connection </w:t>
      </w:r>
      <w:r w:rsidR="006C6F45" w:rsidRPr="0047536B">
        <w:rPr>
          <w:color w:val="000000" w:themeColor="text1"/>
        </w:rPr>
        <w:t>fail</w:t>
      </w:r>
      <w:r w:rsidR="0026184B" w:rsidRPr="0047536B">
        <w:rPr>
          <w:color w:val="000000" w:themeColor="text1"/>
        </w:rPr>
        <w:t>ures</w:t>
      </w:r>
      <w:r w:rsidR="006C6F45" w:rsidRPr="0047536B">
        <w:rPr>
          <w:color w:val="000000" w:themeColor="text1"/>
        </w:rPr>
        <w:t xml:space="preserve"> </w:t>
      </w:r>
      <w:r w:rsidR="00995999" w:rsidRPr="0047536B">
        <w:rPr>
          <w:color w:val="000000" w:themeColor="text1"/>
        </w:rPr>
        <w:t xml:space="preserve">that were </w:t>
      </w:r>
      <w:r w:rsidR="006C6F45" w:rsidRPr="0047536B">
        <w:rPr>
          <w:color w:val="000000" w:themeColor="text1"/>
        </w:rPr>
        <w:t xml:space="preserve">eventually confirmed </w:t>
      </w:r>
      <w:r w:rsidR="00995999" w:rsidRPr="0047536B">
        <w:rPr>
          <w:color w:val="000000" w:themeColor="text1"/>
        </w:rPr>
        <w:t xml:space="preserve">to be </w:t>
      </w:r>
      <w:ins w:id="100" w:author="Clayton Lamb" w:date="2023-05-30T07:05:00Z">
        <w:r w:rsidR="00643305" w:rsidRPr="00643305">
          <w:rPr>
            <w:color w:val="000000"/>
          </w:rPr>
          <w:t>confirmed to be simple</w:t>
        </w:r>
      </w:ins>
      <w:del w:id="101" w:author="Clayton Lamb" w:date="2023-05-30T07:05:00Z">
        <w:r w:rsidR="00995999" w:rsidRPr="0047536B">
          <w:rPr>
            <w:color w:val="000000" w:themeColor="text1"/>
          </w:rPr>
          <w:delText>simply</w:delText>
        </w:r>
      </w:del>
      <w:r w:rsidR="00995999" w:rsidRPr="00643305">
        <w:rPr>
          <w:color w:val="000000"/>
          <w:rPrChange w:id="102" w:author="Clayton Lamb" w:date="2023-05-30T07:04:00Z">
            <w:rPr>
              <w:color w:val="000000" w:themeColor="text1"/>
            </w:rPr>
          </w:rPrChange>
        </w:rPr>
        <w:t xml:space="preserve"> collar failures </w:t>
      </w:r>
      <w:ins w:id="103" w:author="Clayton Lamb" w:date="2023-05-30T07:05:00Z">
        <w:r w:rsidR="00643305" w:rsidRPr="00643305">
          <w:rPr>
            <w:color w:val="000000"/>
          </w:rPr>
          <w:t>that</w:t>
        </w:r>
      </w:ins>
      <w:del w:id="104" w:author="Clayton Lamb" w:date="2023-05-30T07:05:00Z">
        <w:r w:rsidR="00995999" w:rsidRPr="0047536B">
          <w:rPr>
            <w:color w:val="000000" w:themeColor="text1"/>
          </w:rPr>
          <w:delText>and not bear mortalities</w:delText>
        </w:r>
      </w:del>
      <w:r w:rsidR="00995999" w:rsidRPr="00643305">
        <w:rPr>
          <w:color w:val="000000"/>
          <w:rPrChange w:id="105" w:author="Clayton Lamb" w:date="2023-05-30T07:04:00Z">
            <w:rPr>
              <w:color w:val="000000" w:themeColor="text1"/>
            </w:rPr>
          </w:rPrChange>
        </w:rPr>
        <w:t xml:space="preserve"> </w:t>
      </w:r>
      <w:r w:rsidR="00995999" w:rsidRPr="0047536B">
        <w:rPr>
          <w:color w:val="000000" w:themeColor="text1"/>
        </w:rPr>
        <w:t xml:space="preserve">had </w:t>
      </w:r>
      <w:r w:rsidR="006C6F45" w:rsidRPr="0047536B">
        <w:rPr>
          <w:color w:val="000000" w:themeColor="text1"/>
        </w:rPr>
        <w:t xml:space="preserve">also stopped working close to roads and people. </w:t>
      </w:r>
      <w:r w:rsidR="005D0CF3" w:rsidRPr="0047536B">
        <w:rPr>
          <w:color w:val="000000" w:themeColor="text1"/>
        </w:rPr>
        <w:t>For this analysis w</w:t>
      </w:r>
      <w:r w:rsidR="009A3343" w:rsidRPr="0047536B">
        <w:rPr>
          <w:color w:val="000000" w:themeColor="text1"/>
        </w:rPr>
        <w:t xml:space="preserve">e assume the </w:t>
      </w:r>
      <w:r w:rsidR="00F648D3" w:rsidRPr="0047536B">
        <w:rPr>
          <w:color w:val="000000" w:themeColor="text1"/>
        </w:rPr>
        <w:t>6</w:t>
      </w:r>
      <w:r w:rsidR="009548B9" w:rsidRPr="0047536B">
        <w:rPr>
          <w:color w:val="000000" w:themeColor="text1"/>
        </w:rPr>
        <w:t xml:space="preserve"> </w:t>
      </w:r>
      <w:r w:rsidR="009A3343" w:rsidRPr="0047536B">
        <w:rPr>
          <w:color w:val="000000" w:themeColor="text1"/>
        </w:rPr>
        <w:t xml:space="preserve">unknown fates are also censored fates and not </w:t>
      </w:r>
      <w:r w:rsidR="00897E8A" w:rsidRPr="0047536B">
        <w:rPr>
          <w:color w:val="000000" w:themeColor="text1"/>
        </w:rPr>
        <w:t xml:space="preserve">deaths </w:t>
      </w:r>
      <w:r w:rsidR="00083264" w:rsidRPr="0047536B">
        <w:rPr>
          <w:color w:val="000000" w:themeColor="text1"/>
        </w:rPr>
        <w:t>while</w:t>
      </w:r>
      <w:r w:rsidR="009A3343" w:rsidRPr="0047536B">
        <w:rPr>
          <w:color w:val="000000" w:themeColor="text1"/>
        </w:rPr>
        <w:t xml:space="preserve"> acknowledg</w:t>
      </w:r>
      <w:r w:rsidR="00083264" w:rsidRPr="0047536B">
        <w:rPr>
          <w:color w:val="000000" w:themeColor="text1"/>
        </w:rPr>
        <w:t>ing</w:t>
      </w:r>
      <w:r w:rsidR="009A3343" w:rsidRPr="0047536B">
        <w:rPr>
          <w:color w:val="000000" w:themeColor="text1"/>
        </w:rPr>
        <w:t xml:space="preserve"> that this assumption means </w:t>
      </w:r>
      <w:r w:rsidR="00AA5482" w:rsidRPr="0047536B">
        <w:rPr>
          <w:color w:val="000000" w:themeColor="text1"/>
        </w:rPr>
        <w:t>we are estimating a</w:t>
      </w:r>
      <w:r w:rsidR="009A3343" w:rsidRPr="0047536B">
        <w:rPr>
          <w:color w:val="000000" w:themeColor="text1"/>
        </w:rPr>
        <w:t xml:space="preserve"> conservative </w:t>
      </w:r>
      <w:r w:rsidR="002B702D" w:rsidRPr="0047536B">
        <w:rPr>
          <w:color w:val="000000" w:themeColor="text1"/>
        </w:rPr>
        <w:t xml:space="preserve">mortality </w:t>
      </w:r>
      <w:r w:rsidR="009A3343" w:rsidRPr="0047536B">
        <w:rPr>
          <w:color w:val="000000" w:themeColor="text1"/>
        </w:rPr>
        <w:t xml:space="preserve">rate which may be slightly </w:t>
      </w:r>
      <w:r w:rsidR="00AA5482" w:rsidRPr="0047536B">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w:t>
      </w:r>
      <w:proofErr w:type="spellStart"/>
      <w:r w:rsidR="006125ED" w:rsidRPr="0047536B">
        <w:rPr>
          <w:color w:val="000000" w:themeColor="text1"/>
        </w:rPr>
        <w:t>olds</w:t>
      </w:r>
      <w:proofErr w:type="spellEnd"/>
      <w:r w:rsidR="00DC6875" w:rsidRPr="0047536B">
        <w:rPr>
          <w:color w:val="000000" w:themeColor="text1"/>
        </w:rPr>
        <w:t xml:space="preserve">, and 2 with </w:t>
      </w:r>
      <w:r w:rsidR="006125ED" w:rsidRPr="0047536B">
        <w:rPr>
          <w:color w:val="000000" w:themeColor="text1"/>
        </w:rPr>
        <w:t>three-year-</w:t>
      </w:r>
      <w:proofErr w:type="spellStart"/>
      <w:r w:rsidR="006125ED" w:rsidRPr="0047536B">
        <w:rPr>
          <w:color w:val="000000" w:themeColor="text1"/>
        </w:rPr>
        <w:t>olds</w:t>
      </w:r>
      <w:proofErr w:type="spellEnd"/>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xml:space="preserve">.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w:t>
      </w:r>
      <w:proofErr w:type="spellStart"/>
      <w:r w:rsidR="006125ED" w:rsidRPr="0047536B">
        <w:rPr>
          <w:color w:val="000000" w:themeColor="text1"/>
        </w:rPr>
        <w:t>olds</w:t>
      </w:r>
      <w:proofErr w:type="spellEnd"/>
      <w:r w:rsidR="006125ED" w:rsidRPr="0047536B">
        <w:rPr>
          <w:color w:val="000000" w:themeColor="text1"/>
        </w:rPr>
        <w:t xml:space="preserve">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lastRenderedPageBreak/>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We assessed the sensitivity of these results to the inclusion of cub observations throughout the year versus spring only and found that population growth estimates were robust (</w:t>
      </w:r>
      <w:r w:rsidR="001B4E22" w:rsidRPr="0047536B">
        <w:rPr>
          <w:color w:val="000000" w:themeColor="text1"/>
        </w:rPr>
        <w:t xml:space="preserve">Supporting Information </w:t>
      </w:r>
      <w:r w:rsidR="001B4E22">
        <w:rPr>
          <w:color w:val="000000" w:themeColor="text1"/>
        </w:rPr>
        <w:t>C).</w:t>
      </w:r>
    </w:p>
    <w:p w14:paraId="42F213BF" w14:textId="52DD9087"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ins w:id="106" w:author="Clayton Lamb" w:date="2023-05-30T07:05:00Z">
        <w:r w:rsidR="00643305">
          <w:rPr>
            <w:color w:val="000000" w:themeColor="text1"/>
          </w:rPr>
          <w:t xml:space="preserve">from </w:t>
        </w:r>
      </w:ins>
      <w:r w:rsidR="00C302FA" w:rsidRPr="0047536B">
        <w:rPr>
          <w:color w:val="000000" w:themeColor="text1"/>
        </w:rPr>
        <w:t>20</w:t>
      </w:r>
      <w:r w:rsidR="00E163EC" w:rsidRPr="0047536B">
        <w:rPr>
          <w:color w:val="000000" w:themeColor="text1"/>
        </w:rPr>
        <w:t>0</w:t>
      </w:r>
      <w:r w:rsidR="00C302FA" w:rsidRPr="0047536B">
        <w:rPr>
          <w:color w:val="000000" w:themeColor="text1"/>
        </w:rPr>
        <w:t>6</w:t>
      </w:r>
      <w:ins w:id="107" w:author="Clayton Lamb" w:date="2023-05-30T07:05:00Z">
        <w:r w:rsidR="00643305">
          <w:rPr>
            <w:color w:val="000000" w:themeColor="text1"/>
          </w:rPr>
          <w:t xml:space="preserve"> to </w:t>
        </w:r>
      </w:ins>
      <w:del w:id="108" w:author="Clayton Lamb" w:date="2023-05-30T07:05:00Z">
        <w:r w:rsidR="00C302FA" w:rsidRPr="0047536B">
          <w:rPr>
            <w:color w:val="000000" w:themeColor="text1"/>
          </w:rPr>
          <w:delText>-</w:delText>
        </w:r>
      </w:del>
      <w:r w:rsidR="00C302FA" w:rsidRPr="0047536B">
        <w:rPr>
          <w:color w:val="000000" w:themeColor="text1"/>
        </w:rPr>
        <w:t xml:space="preserve">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w:t>
      </w:r>
      <w:r w:rsidR="00F64BE3" w:rsidRPr="00E56BB9">
        <w:rPr>
          <w:rPrChange w:id="109" w:author="Clayton Lamb" w:date="2023-05-30T07:05:00Z">
            <w:rPr>
              <w:sz w:val="22"/>
              <w:szCs w:val="22"/>
            </w:rPr>
          </w:rPrChange>
        </w:rPr>
        <w:t xml:space="preserve">2016 and 2021 averaged 32.0 bears/1,000 km2 (90% CI: 28.9-35.0), </w:t>
      </w:r>
      <w:ins w:id="110" w:author="Clayton Lamb" w:date="2023-05-30T07:05:00Z">
        <w:r w:rsidR="00006730">
          <w:t>with an estimated population of</w:t>
        </w:r>
      </w:ins>
      <w:del w:id="111" w:author="Clayton Lamb" w:date="2023-05-30T07:05:00Z">
        <w:r w:rsidR="00F64BE3" w:rsidRPr="008F07E5">
          <w:rPr>
            <w:sz w:val="22"/>
            <w:szCs w:val="22"/>
          </w:rPr>
          <w:delText>or</w:delText>
        </w:r>
      </w:del>
      <w:r w:rsidR="00F64BE3" w:rsidRPr="00E56BB9">
        <w:rPr>
          <w:rPrChange w:id="112" w:author="Clayton Lamb" w:date="2023-05-30T07:05:00Z">
            <w:rPr>
              <w:sz w:val="22"/>
              <w:szCs w:val="22"/>
            </w:rPr>
          </w:rPrChange>
        </w:rPr>
        <w:t xml:space="preserve">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47536B">
        <w:rPr>
          <w:color w:val="000000" w:themeColor="text1"/>
        </w:rPr>
        <w:t xml:space="preserve">(90% CI: 0-15) </w:t>
      </w:r>
      <w:r w:rsidR="00F64BE3" w:rsidRPr="00E56BB9">
        <w:rPr>
          <w:rPrChange w:id="113" w:author="Clayton Lamb" w:date="2023-05-30T07:05:00Z">
            <w:rPr>
              <w:sz w:val="22"/>
              <w:szCs w:val="22"/>
            </w:rPr>
          </w:rPrChange>
        </w:rPr>
        <w:t>or ~7 immigrants per year</w:t>
      </w:r>
      <w:r w:rsidR="00F64BE3">
        <w:rPr>
          <w:color w:val="000000" w:themeColor="text1"/>
        </w:rPr>
        <w:t xml:space="preserve"> </w:t>
      </w:r>
      <w:r w:rsidR="00E16102" w:rsidRPr="0047536B">
        <w:rPr>
          <w:color w:val="000000" w:themeColor="text1"/>
        </w:rPr>
        <w:t>(</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8364F9" w:rsidRPr="0047536B">
        <w:rPr>
          <w:color w:val="000000" w:themeColor="text1"/>
        </w:rPr>
        <w:t xml:space="preserve">. </w:t>
      </w:r>
      <w:r w:rsidR="00E16102" w:rsidRPr="0047536B">
        <w:rPr>
          <w:color w:val="000000" w:themeColor="text1"/>
        </w:rPr>
        <w:t xml:space="preserve">Indeed, we observed 3 examples of </w:t>
      </w:r>
      <w:proofErr w:type="spellStart"/>
      <w:r w:rsidR="00E16102" w:rsidRPr="0047536B">
        <w:rPr>
          <w:color w:val="000000" w:themeColor="text1"/>
        </w:rPr>
        <w:t>radiocollared</w:t>
      </w:r>
      <w:proofErr w:type="spellEnd"/>
      <w:r w:rsidR="00E16102" w:rsidRPr="0047536B">
        <w:rPr>
          <w:color w:val="000000" w:themeColor="text1"/>
        </w:rPr>
        <w:t xml:space="preserve"> </w:t>
      </w:r>
      <w:r w:rsidR="0042239F">
        <w:rPr>
          <w:color w:val="000000" w:themeColor="text1"/>
        </w:rPr>
        <w:t xml:space="preserve">subadul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xml:space="preserve">). All three of these bears were eventually </w:t>
      </w:r>
      <w:r w:rsidR="00E16102" w:rsidRPr="0047536B">
        <w:rPr>
          <w:color w:val="000000" w:themeColor="text1"/>
        </w:rPr>
        <w:lastRenderedPageBreak/>
        <w:t>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6F7DAE6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The Elk Valley study area, which accounts for less than 1% of the grizzly bear range in BC</w:t>
      </w:r>
      <w:del w:id="114" w:author="Clayton Lamb" w:date="2023-05-30T07:05:00Z">
        <w:r w:rsidRPr="0047536B">
          <w:rPr>
            <w:color w:val="000000" w:themeColor="text1"/>
          </w:rPr>
          <w:delText>,</w:delText>
        </w:r>
      </w:del>
      <w:r w:rsidRPr="0047536B">
        <w:rPr>
          <w:color w:val="000000" w:themeColor="text1"/>
        </w:rPr>
        <w:t xml:space="preserve"> </w:t>
      </w:r>
      <w:r w:rsidR="0044006F" w:rsidRPr="0047536B">
        <w:rPr>
          <w:color w:val="000000" w:themeColor="text1"/>
        </w:rPr>
        <w:t xml:space="preserve">but </w:t>
      </w:r>
      <w:r w:rsidRPr="0047536B">
        <w:rPr>
          <w:color w:val="000000" w:themeColor="text1"/>
        </w:rPr>
        <w:t>encompassed 33% and 42% of the provincially reported road and rail mortalities, respectively.</w:t>
      </w:r>
      <w:ins w:id="115" w:author="Clayton Lamb" w:date="2023-05-30T07:05:00Z">
        <w:r w:rsidR="00006730">
          <w:rPr>
            <w:color w:val="000000" w:themeColor="text1"/>
          </w:rPr>
          <w:t xml:space="preserve"> Highway contractors and railway companies across the province are required to report all road or rail mortalities, thus we do not expect reporting compliance to explain this difference.</w:t>
        </w:r>
      </w:ins>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041F9399" w14:textId="14CF1748" w:rsidR="009304AE" w:rsidRPr="0047536B" w:rsidRDefault="0027297F" w:rsidP="009304AE">
      <w:pPr>
        <w:spacing w:line="480" w:lineRule="auto"/>
        <w:rPr>
          <w:del w:id="116" w:author="Clayton Lamb" w:date="2023-05-30T07:05:00Z"/>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 xml:space="preserve">were wearing functioning </w:t>
      </w:r>
      <w:proofErr w:type="spellStart"/>
      <w:r w:rsidR="00145A65" w:rsidRPr="0047536B">
        <w:rPr>
          <w:color w:val="000000" w:themeColor="text1"/>
        </w:rPr>
        <w:t>radiocollars</w:t>
      </w:r>
      <w:proofErr w:type="spellEnd"/>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ins w:id="117" w:author="Clayton Lamb" w:date="2023-05-30T07:05:00Z">
        <w:r w:rsidR="005F4754">
          <w:rPr>
            <w:color w:val="000000" w:themeColor="text1"/>
          </w:rPr>
          <w:t>, 3 from road, 1 from rail or road</w:t>
        </w:r>
      </w:ins>
      <w:r w:rsidRPr="0047536B">
        <w:rPr>
          <w:color w:val="000000" w:themeColor="text1"/>
        </w:rPr>
        <w:t>),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ins w:id="118" w:author="Clayton Lamb" w:date="2023-05-30T07:05:00Z">
        <w:r w:rsidR="005F4754">
          <w:rPr>
            <w:color w:val="000000" w:themeColor="text1"/>
          </w:rPr>
          <w:t xml:space="preserve">The cause for unreported mortalities can be unique to each instance, but in general road or rail collisions were not reported because the animal was struck but did not die on the road/rail but was found dead via the collar 20-400 meters away in dense vegetation. </w:t>
        </w:r>
      </w:ins>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w:t>
      </w:r>
      <w:r w:rsidR="00E230E2" w:rsidRPr="0047536B">
        <w:rPr>
          <w:color w:val="000000" w:themeColor="text1"/>
        </w:rPr>
        <w:lastRenderedPageBreak/>
        <w:t>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ins w:id="119" w:author="Clayton Lamb" w:date="2023-05-30T07:05:00Z">
        <w:r w:rsidR="00D1796A">
          <w:rPr>
            <w:color w:val="000000" w:themeColor="text1"/>
          </w:rPr>
          <w:t xml:space="preserve"> </w:t>
        </w:r>
      </w:ins>
    </w:p>
    <w:p w14:paraId="3295D459" w14:textId="4A12F339" w:rsidR="00D1796A" w:rsidRDefault="00623A98" w:rsidP="007E5176">
      <w:pPr>
        <w:spacing w:line="480" w:lineRule="auto"/>
        <w:rPr>
          <w:ins w:id="120" w:author="Clayton Lamb" w:date="2023-05-30T07:05:00Z"/>
          <w:color w:val="000000" w:themeColor="text1"/>
        </w:rPr>
      </w:pPr>
      <w:del w:id="121" w:author="Clayton Lamb" w:date="2023-05-30T07:05:00Z">
        <w:r w:rsidRPr="0047536B">
          <w:rPr>
            <w:color w:val="000000" w:themeColor="text1"/>
          </w:rPr>
          <w:tab/>
        </w:r>
      </w:del>
      <w:r w:rsidRPr="0047536B">
        <w:rPr>
          <w:color w:val="000000" w:themeColor="text1"/>
        </w:rPr>
        <w:t>Using the CI ratio method</w:t>
      </w:r>
      <w:r w:rsidR="00A52F7E" w:rsidRPr="0047536B">
        <w:rPr>
          <w:color w:val="000000" w:themeColor="text1"/>
        </w:rPr>
        <w:t>,</w:t>
      </w:r>
      <w:r w:rsidRPr="0047536B">
        <w:rPr>
          <w:color w:val="000000" w:themeColor="text1"/>
        </w:rPr>
        <w:t xml:space="preserve"> we estimated the unreported rate at </w:t>
      </w:r>
      <w:r w:rsidR="00C2776C" w:rsidRPr="0047536B">
        <w:rPr>
          <w:color w:val="000000" w:themeColor="text1"/>
        </w:rPr>
        <w:t>0.64</w:t>
      </w:r>
      <w:r w:rsidRPr="0047536B">
        <w:rPr>
          <w:color w:val="000000" w:themeColor="text1"/>
        </w:rPr>
        <w:t xml:space="preserve"> (90% CI: </w:t>
      </w:r>
      <w:r w:rsidR="009D4011" w:rsidRPr="0047536B">
        <w:rPr>
          <w:color w:val="000000" w:themeColor="text1"/>
        </w:rPr>
        <w:t>0.0</w:t>
      </w:r>
      <w:r w:rsidRPr="0047536B">
        <w:rPr>
          <w:color w:val="000000" w:themeColor="text1"/>
        </w:rPr>
        <w:t>-</w:t>
      </w:r>
      <w:r w:rsidR="009D4011" w:rsidRPr="0047536B">
        <w:rPr>
          <w:color w:val="000000" w:themeColor="text1"/>
        </w:rPr>
        <w:t>0.9</w:t>
      </w:r>
      <w:r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 xml:space="preserve">-1.0). </w:t>
      </w:r>
      <w:ins w:id="122" w:author="Clayton Lamb" w:date="2023-05-30T07:05:00Z">
        <w:r w:rsidR="00D1796A">
          <w:rPr>
            <w:color w:val="000000" w:themeColor="text1"/>
          </w:rPr>
          <w:t>Overall, each method generally suggested many mortalities go unreported, and the median rates were similar between methods, but confidence intervals were large.</w:t>
        </w:r>
      </w:ins>
    </w:p>
    <w:p w14:paraId="0AE399D7" w14:textId="77777777" w:rsidR="0002368A" w:rsidRPr="0047536B" w:rsidRDefault="00D1796A" w:rsidP="00D1796A">
      <w:pPr>
        <w:spacing w:line="480" w:lineRule="auto"/>
        <w:ind w:firstLine="720"/>
        <w:rPr>
          <w:color w:val="000000" w:themeColor="text1"/>
        </w:rPr>
        <w:pPrChange w:id="123" w:author="Clayton Lamb" w:date="2023-05-30T07:05:00Z">
          <w:pPr>
            <w:spacing w:line="480" w:lineRule="auto"/>
          </w:pPr>
        </w:pPrChange>
      </w:pPr>
      <w:ins w:id="124" w:author="Clayton Lamb" w:date="2023-05-30T07:05:00Z">
        <w:r>
          <w:rPr>
            <w:color w:val="000000" w:themeColor="text1"/>
          </w:rPr>
          <w:t>We combined</w:t>
        </w:r>
      </w:ins>
      <w:del w:id="125" w:author="Clayton Lamb" w:date="2023-05-30T07:05:00Z">
        <w:r w:rsidR="00C2776C" w:rsidRPr="0047536B">
          <w:rPr>
            <w:color w:val="000000" w:themeColor="text1"/>
          </w:rPr>
          <w:delText>Putting</w:delText>
        </w:r>
      </w:del>
      <w:r w:rsidR="00C2776C" w:rsidRPr="0047536B">
        <w:rPr>
          <w:color w:val="000000" w:themeColor="text1"/>
        </w:rPr>
        <w:t xml:space="preserve"> all estimates together</w:t>
      </w:r>
      <w:ins w:id="126" w:author="Clayton Lamb" w:date="2023-05-30T07:05:00Z">
        <w:r>
          <w:rPr>
            <w:color w:val="000000" w:themeColor="text1"/>
          </w:rPr>
          <w:t xml:space="preserve"> to create</w:t>
        </w:r>
      </w:ins>
      <w:del w:id="127" w:author="Clayton Lamb" w:date="2023-05-30T07:05:00Z">
        <w:r w:rsidR="00C2776C" w:rsidRPr="0047536B">
          <w:rPr>
            <w:color w:val="000000" w:themeColor="text1"/>
          </w:rPr>
          <w:delText>, we estimate</w:delText>
        </w:r>
        <w:r w:rsidR="00A52F7E" w:rsidRPr="0047536B">
          <w:rPr>
            <w:color w:val="000000" w:themeColor="text1"/>
          </w:rPr>
          <w:delText>d</w:delText>
        </w:r>
      </w:del>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w:t>
      </w:r>
      <w:ins w:id="128" w:author="Clayton Lamb" w:date="2023-05-30T07:05:00Z">
        <w:r>
          <w:rPr>
            <w:color w:val="000000" w:themeColor="text1"/>
          </w:rPr>
          <w:t>, which was</w:t>
        </w:r>
      </w:ins>
      <w:del w:id="129" w:author="Clayton Lamb" w:date="2023-05-30T07:05:00Z">
        <w:r w:rsidR="00C2776C" w:rsidRPr="0047536B">
          <w:rPr>
            <w:color w:val="000000" w:themeColor="text1"/>
          </w:rPr>
          <w:delText xml:space="preserve"> at</w:delText>
        </w:r>
      </w:del>
      <w:r w:rsidR="00C2776C" w:rsidRPr="0047536B">
        <w:rPr>
          <w:color w:val="000000" w:themeColor="text1"/>
        </w:rPr>
        <w:t xml:space="preserve">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 xml:space="preserve">). </w:t>
      </w:r>
      <w:r w:rsidR="00623A98"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00623A98" w:rsidRPr="0047536B">
        <w:rPr>
          <w:color w:val="000000" w:themeColor="text1"/>
        </w:rPr>
        <w:t xml:space="preserve"> (</w:t>
      </w:r>
      <w:r w:rsidR="006523B8" w:rsidRPr="0047536B">
        <w:rPr>
          <w:color w:val="000000" w:themeColor="text1"/>
        </w:rPr>
        <w:t>Table 1</w:t>
      </w:r>
      <w:r w:rsidR="00623A98"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6392F9A7"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w:t>
      </w:r>
      <w:del w:id="130" w:author="Clayton Lamb" w:date="2023-05-30T07:05:00Z">
        <w:r w:rsidR="00332888" w:rsidRPr="0047536B">
          <w:rPr>
            <w:color w:val="000000" w:themeColor="text1"/>
          </w:rPr>
          <w:delText xml:space="preserve"> the</w:delText>
        </w:r>
      </w:del>
      <w:r w:rsidR="00332888" w:rsidRPr="0047536B">
        <w:rPr>
          <w:color w:val="000000" w:themeColor="text1"/>
        </w:rPr>
        <w:t xml:space="preserve">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03754302" w:rsidR="00467290" w:rsidRPr="0047536B" w:rsidRDefault="00E56BB9" w:rsidP="00BF3CDA">
      <w:pPr>
        <w:spacing w:line="480" w:lineRule="auto"/>
        <w:ind w:firstLine="720"/>
        <w:rPr>
          <w:color w:val="000000" w:themeColor="text1"/>
        </w:rPr>
      </w:pPr>
      <w:ins w:id="131" w:author="Clayton Lamb" w:date="2023-05-30T07:05:00Z">
        <w:r>
          <w:rPr>
            <w:color w:val="000000" w:themeColor="text1"/>
          </w:rPr>
          <w:lastRenderedPageBreak/>
          <w:t>Our data</w:t>
        </w:r>
      </w:ins>
      <w:del w:id="132" w:author="Clayton Lamb" w:date="2023-05-30T07:05:00Z">
        <w:r w:rsidR="002334EA" w:rsidRPr="0047536B">
          <w:rPr>
            <w:color w:val="000000" w:themeColor="text1"/>
          </w:rPr>
          <w:delText>We</w:delText>
        </w:r>
      </w:del>
      <w:r w:rsidR="00C40AB0" w:rsidRPr="0047536B">
        <w:rPr>
          <w:color w:val="000000" w:themeColor="text1"/>
        </w:rPr>
        <w:t xml:space="preserve"> show that </w:t>
      </w:r>
      <w:ins w:id="133" w:author="Clayton Lamb" w:date="2023-05-30T07:05:00Z">
        <w:r w:rsidR="002158BF">
          <w:rPr>
            <w:color w:val="000000" w:themeColor="text1"/>
          </w:rPr>
          <w:t>subadult</w:t>
        </w:r>
      </w:ins>
      <w:del w:id="134" w:author="Clayton Lamb" w:date="2023-05-30T07:05:00Z">
        <w:r w:rsidR="00C40AB0" w:rsidRPr="0047536B">
          <w:rPr>
            <w:color w:val="000000" w:themeColor="text1"/>
          </w:rPr>
          <w:delText>young</w:delText>
        </w:r>
      </w:del>
      <w:r w:rsidR="00C40AB0" w:rsidRPr="0047536B">
        <w:rPr>
          <w:color w:val="000000" w:themeColor="text1"/>
        </w:rPr>
        <w:t xml:space="preserve">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002334EA" w:rsidRPr="0047536B">
        <w:rPr>
          <w:color w:val="000000" w:themeColor="text1"/>
        </w:rPr>
        <w:t>4</w:t>
      </w:r>
      <w:r w:rsidR="00C40AB0" w:rsidRPr="0047536B">
        <w:rPr>
          <w:color w:val="000000" w:themeColor="text1"/>
        </w:rPr>
        <w:t xml:space="preserve">0% </w:t>
      </w:r>
      <w:ins w:id="135" w:author="Clayton Lamb" w:date="2023-05-30T07:05:00Z">
        <w:r w:rsidR="002158BF">
          <w:rPr>
            <w:color w:val="000000" w:themeColor="text1"/>
          </w:rPr>
          <w:t>(</w:t>
        </w:r>
        <w:r w:rsidR="002158BF" w:rsidRPr="0047536B">
          <w:rPr>
            <w:color w:val="000000" w:themeColor="text1"/>
          </w:rPr>
          <w:t xml:space="preserve">90% CI: </w:t>
        </w:r>
        <w:r w:rsidR="002158BF">
          <w:rPr>
            <w:color w:val="000000" w:themeColor="text1"/>
          </w:rPr>
          <w:t xml:space="preserve">18-62) </w:t>
        </w:r>
      </w:ins>
      <w:r w:rsidR="00C40AB0" w:rsidRPr="0047536B">
        <w:rPr>
          <w:color w:val="000000" w:themeColor="text1"/>
        </w:rPr>
        <w:t>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ins w:id="136" w:author="Clayton Lamb" w:date="2023-05-30T07:05:00Z">
        <w:r w:rsidR="009342AA" w:rsidRPr="0047536B">
          <w:rPr>
            <w:color w:val="000000" w:themeColor="text1"/>
          </w:rPr>
          <w:fldChar w:fldCharType="begin"/>
        </w:r>
        <w:r w:rsidR="00145128">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ins>
      <w:del w:id="137" w:author="Clayton Lamb" w:date="2023-05-30T07:05:00Z">
        <w:r w:rsidR="009342AA" w:rsidRPr="0047536B">
          <w:rPr>
            <w:color w:val="000000" w:themeColor="text1"/>
          </w:rPr>
          <w:fldChar w:fldCharType="begin"/>
        </w:r>
        <w:r w:rsidR="009342AA" w:rsidRPr="0047536B">
          <w:rPr>
            <w:color w:val="000000" w:themeColor="text1"/>
          </w:rPr>
          <w:del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delInstrText>
        </w:r>
        <w:r w:rsidR="009342AA" w:rsidRPr="0047536B">
          <w:rPr>
            <w:color w:val="000000" w:themeColor="text1"/>
          </w:rPr>
          <w:fldChar w:fldCharType="separate"/>
        </w:r>
        <w:r w:rsidR="009342AA" w:rsidRPr="0047536B">
          <w:rPr>
            <w:noProof/>
            <w:color w:val="000000" w:themeColor="text1"/>
          </w:rPr>
          <w:delText>(McLellan 2015)</w:delText>
        </w:r>
        <w:r w:rsidR="009342AA" w:rsidRPr="0047536B">
          <w:rPr>
            <w:color w:val="000000" w:themeColor="text1"/>
          </w:rPr>
          <w:fldChar w:fldCharType="end"/>
        </w:r>
      </w:del>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002334EA" w:rsidRPr="0047536B">
        <w:rPr>
          <w:color w:val="000000" w:themeColor="text1"/>
        </w:rPr>
        <w:t xml:space="preserve"> </w:t>
      </w:r>
      <w:ins w:id="138" w:author="Clayton Lamb" w:date="2023-05-30T07:05:00Z">
        <w:r w:rsidR="002158BF">
          <w:rPr>
            <w:color w:val="000000" w:themeColor="text1"/>
          </w:rPr>
          <w:t>The known cause of death from collars was c</w:t>
        </w:r>
        <w:r w:rsidR="00467290" w:rsidRPr="0047536B">
          <w:rPr>
            <w:color w:val="000000" w:themeColor="text1"/>
          </w:rPr>
          <w:t>onsisten</w:t>
        </w:r>
        <w:r w:rsidR="002334EA" w:rsidRPr="0047536B">
          <w:rPr>
            <w:color w:val="000000" w:themeColor="text1"/>
          </w:rPr>
          <w:t>t</w:t>
        </w:r>
      </w:ins>
      <w:del w:id="139" w:author="Clayton Lamb" w:date="2023-05-30T07:05:00Z">
        <w:r w:rsidR="002334EA" w:rsidRPr="0047536B">
          <w:rPr>
            <w:color w:val="000000" w:themeColor="text1"/>
          </w:rPr>
          <w:delText>C</w:delText>
        </w:r>
        <w:r w:rsidR="00467290" w:rsidRPr="0047536B">
          <w:rPr>
            <w:color w:val="000000" w:themeColor="text1"/>
          </w:rPr>
          <w:delText>onsisten</w:delText>
        </w:r>
        <w:r w:rsidR="002334EA" w:rsidRPr="0047536B">
          <w:rPr>
            <w:color w:val="000000" w:themeColor="text1"/>
          </w:rPr>
          <w:delText>t</w:delText>
        </w:r>
      </w:del>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 xml:space="preserve">other studies, </w:t>
      </w:r>
      <w:ins w:id="140" w:author="Clayton Lamb" w:date="2023-05-30T07:05:00Z">
        <w:r w:rsidR="002158BF">
          <w:rPr>
            <w:color w:val="000000" w:themeColor="text1"/>
          </w:rPr>
          <w:t>with</w:t>
        </w:r>
      </w:ins>
      <w:del w:id="141" w:author="Clayton Lamb" w:date="2023-05-30T07:05:00Z">
        <w:r w:rsidR="00EB6862" w:rsidRPr="0047536B">
          <w:rPr>
            <w:color w:val="000000" w:themeColor="text1"/>
          </w:rPr>
          <w:delText>we show that</w:delText>
        </w:r>
      </w:del>
      <w:r w:rsidR="00EB6862" w:rsidRPr="0047536B">
        <w:rPr>
          <w:color w:val="000000" w:themeColor="text1"/>
        </w:rPr>
        <w:t xml:space="preserve"> </w:t>
      </w:r>
      <w:r w:rsidR="00467290" w:rsidRPr="0047536B">
        <w:rPr>
          <w:color w:val="000000" w:themeColor="text1"/>
        </w:rPr>
        <w:t xml:space="preserve">people </w:t>
      </w:r>
      <w:ins w:id="142" w:author="Clayton Lamb" w:date="2023-05-30T07:05:00Z">
        <w:r w:rsidR="00467290" w:rsidRPr="0047536B">
          <w:rPr>
            <w:color w:val="000000" w:themeColor="text1"/>
          </w:rPr>
          <w:t>caus</w:t>
        </w:r>
        <w:r w:rsidR="002158BF">
          <w:rPr>
            <w:color w:val="000000" w:themeColor="text1"/>
          </w:rPr>
          <w:t>ing</w:t>
        </w:r>
      </w:ins>
      <w:del w:id="143" w:author="Clayton Lamb" w:date="2023-05-30T07:05:00Z">
        <w:r w:rsidR="00467290" w:rsidRPr="0047536B">
          <w:rPr>
            <w:color w:val="000000" w:themeColor="text1"/>
          </w:rPr>
          <w:delText>caused</w:delText>
        </w:r>
      </w:del>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002334EA"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002334EA" w:rsidRPr="0047536B">
        <w:rPr>
          <w:color w:val="000000" w:themeColor="text1"/>
        </w:rPr>
        <w:t>as</w:t>
      </w:r>
      <w:r w:rsidR="00C40AB0" w:rsidRPr="0047536B">
        <w:rPr>
          <w:color w:val="000000" w:themeColor="text1"/>
        </w:rPr>
        <w:t xml:space="preserve"> conflicts with people due to unsecured attractants on private property </w:t>
      </w:r>
      <w:ins w:id="144" w:author="Clayton Lamb" w:date="2023-05-30T07:05:00Z">
        <w:r w:rsidR="002158BF">
          <w:rPr>
            <w:color w:val="000000" w:themeColor="text1"/>
          </w:rPr>
          <w:t xml:space="preserve">(n=6) </w:t>
        </w:r>
      </w:ins>
      <w:r w:rsidR="00C40AB0" w:rsidRPr="0047536B">
        <w:rPr>
          <w:color w:val="000000" w:themeColor="text1"/>
        </w:rPr>
        <w:t>and collisions with vehicles or trains</w:t>
      </w:r>
      <w:ins w:id="145" w:author="Clayton Lamb" w:date="2023-05-30T07:05:00Z">
        <w:r w:rsidR="002158BF">
          <w:rPr>
            <w:color w:val="000000" w:themeColor="text1"/>
          </w:rPr>
          <w:t xml:space="preserve"> (n=6)</w:t>
        </w:r>
        <w:r w:rsidR="00C40AB0" w:rsidRPr="0047536B">
          <w:rPr>
            <w:color w:val="000000" w:themeColor="text1"/>
          </w:rPr>
          <w:t>.</w:t>
        </w:r>
        <w:r w:rsidR="00270AB5" w:rsidRPr="0047536B">
          <w:rPr>
            <w:color w:val="000000" w:themeColor="text1"/>
          </w:rPr>
          <w:t xml:space="preserve"> </w:t>
        </w:r>
        <w:r w:rsidR="008809FD">
          <w:rPr>
            <w:color w:val="000000" w:themeColor="text1"/>
          </w:rPr>
          <w:t>The collared bears killed by people had between 1-5 cm of rump fat, indicating their proximity to town and transportation corridors was not due to starvation.</w:t>
        </w:r>
      </w:ins>
      <w:del w:id="146" w:author="Clayton Lamb" w:date="2023-05-30T07:05:00Z">
        <w:r w:rsidR="00C40AB0" w:rsidRPr="0047536B">
          <w:rPr>
            <w:color w:val="000000" w:themeColor="text1"/>
          </w:rPr>
          <w:delText>.</w:delText>
        </w:r>
      </w:del>
      <w:r w:rsidR="00270AB5" w:rsidRPr="0047536B">
        <w:rPr>
          <w:color w:val="000000" w:themeColor="text1"/>
        </w:rPr>
        <w:t xml:space="preserve"> 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moveFromRangeStart w:id="147" w:author="Clayton Lamb" w:date="2023-05-30T07:05:00Z" w:name="move136322717"/>
      <w:moveFrom w:id="148" w:author="Clayton Lamb" w:date="2023-05-30T07:05:00Z">
        <w:r w:rsidR="002334EA" w:rsidRPr="0047536B">
          <w:rPr>
            <w:color w:val="000000" w:themeColor="text1"/>
          </w:rPr>
          <w:t>Despite</w:t>
        </w:r>
        <w:r w:rsidR="00D97E7E" w:rsidRPr="0047536B">
          <w:rPr>
            <w:color w:val="000000" w:themeColor="text1"/>
          </w:rPr>
          <w:t xml:space="preserve"> many people liv</w:t>
        </w:r>
        <w:r w:rsidR="002334EA" w:rsidRPr="0047536B">
          <w:rPr>
            <w:color w:val="000000" w:themeColor="text1"/>
          </w:rPr>
          <w:t>ing</w:t>
        </w:r>
        <w:r w:rsidR="00D97E7E" w:rsidRPr="0047536B">
          <w:rPr>
            <w:color w:val="000000" w:themeColor="text1"/>
          </w:rPr>
          <w:t xml:space="preserve"> throughout the study area</w:t>
        </w:r>
        <w:r w:rsidR="00753EBD" w:rsidRPr="0047536B">
          <w:rPr>
            <w:color w:val="000000" w:themeColor="text1"/>
          </w:rPr>
          <w:t>,</w:t>
        </w:r>
        <w:r w:rsidR="00D97E7E" w:rsidRPr="0047536B">
          <w:rPr>
            <w:color w:val="000000" w:themeColor="text1"/>
          </w:rPr>
          <w:t xml:space="preserve"> and </w:t>
        </w:r>
        <w:r w:rsidR="00467290" w:rsidRPr="0047536B">
          <w:rPr>
            <w:color w:val="000000" w:themeColor="text1"/>
          </w:rPr>
          <w:t xml:space="preserve">the </w:t>
        </w:r>
        <w:r w:rsidR="00D97E7E" w:rsidRPr="0047536B">
          <w:rPr>
            <w:color w:val="000000" w:themeColor="text1"/>
          </w:rPr>
          <w:t>Conservation Officer headquarters</w:t>
        </w:r>
        <w:r w:rsidR="00C42871" w:rsidRPr="0047536B">
          <w:rPr>
            <w:color w:val="000000" w:themeColor="text1"/>
          </w:rPr>
          <w:t xml:space="preserve"> </w:t>
        </w:r>
        <w:r w:rsidR="00BA127F" w:rsidRPr="0047536B">
          <w:rPr>
            <w:color w:val="000000" w:themeColor="text1"/>
          </w:rPr>
          <w:t xml:space="preserve">being </w:t>
        </w:r>
        <w:r w:rsidR="00753EBD" w:rsidRPr="0047536B">
          <w:rPr>
            <w:color w:val="000000" w:themeColor="text1"/>
          </w:rPr>
          <w:t>in the study area</w:t>
        </w:r>
        <w:r w:rsidR="00D97E7E" w:rsidRPr="0047536B">
          <w:rPr>
            <w:color w:val="000000" w:themeColor="text1"/>
          </w:rPr>
          <w:t xml:space="preserve">, </w:t>
        </w:r>
        <w:r w:rsidR="002334EA" w:rsidRPr="0047536B">
          <w:rPr>
            <w:color w:val="000000" w:themeColor="text1"/>
          </w:rPr>
          <w:t xml:space="preserve">we estimate that only about </w:t>
        </w:r>
        <w:r w:rsidR="00B11D4D" w:rsidRPr="0047536B">
          <w:rPr>
            <w:color w:val="000000" w:themeColor="text1"/>
          </w:rPr>
          <w:t>one-third</w:t>
        </w:r>
        <w:r w:rsidR="002334EA" w:rsidRPr="0047536B">
          <w:rPr>
            <w:color w:val="000000" w:themeColor="text1"/>
          </w:rPr>
          <w:t xml:space="preserve"> of </w:t>
        </w:r>
        <w:r w:rsidR="00D97E7E" w:rsidRPr="0047536B">
          <w:rPr>
            <w:color w:val="000000" w:themeColor="text1"/>
          </w:rPr>
          <w:t>the human</w:t>
        </w:r>
        <w:r w:rsidR="00C42871" w:rsidRPr="0047536B">
          <w:rPr>
            <w:color w:val="000000" w:themeColor="text1"/>
          </w:rPr>
          <w:t>-</w:t>
        </w:r>
        <w:r w:rsidR="00D97E7E" w:rsidRPr="0047536B">
          <w:rPr>
            <w:color w:val="000000" w:themeColor="text1"/>
          </w:rPr>
          <w:t>caused mortalities that d</w:t>
        </w:r>
        <w:r w:rsidR="00467290" w:rsidRPr="0047536B">
          <w:rPr>
            <w:color w:val="000000" w:themeColor="text1"/>
          </w:rPr>
          <w:t>id</w:t>
        </w:r>
        <w:r w:rsidR="00D97E7E" w:rsidRPr="0047536B">
          <w:rPr>
            <w:color w:val="000000" w:themeColor="text1"/>
          </w:rPr>
          <w:t xml:space="preserve"> not </w:t>
        </w:r>
        <w:r w:rsidR="00467290" w:rsidRPr="0047536B">
          <w:rPr>
            <w:color w:val="000000" w:themeColor="text1"/>
          </w:rPr>
          <w:t>involve</w:t>
        </w:r>
        <w:r w:rsidR="00D97E7E" w:rsidRPr="0047536B">
          <w:rPr>
            <w:color w:val="000000" w:themeColor="text1"/>
          </w:rPr>
          <w:t xml:space="preserve"> </w:t>
        </w:r>
        <w:r w:rsidR="00467290" w:rsidRPr="0047536B">
          <w:rPr>
            <w:color w:val="000000" w:themeColor="text1"/>
          </w:rPr>
          <w:t>Conservation</w:t>
        </w:r>
        <w:r w:rsidR="00D97E7E" w:rsidRPr="0047536B">
          <w:rPr>
            <w:color w:val="000000" w:themeColor="text1"/>
          </w:rPr>
          <w:t xml:space="preserve"> Officers </w:t>
        </w:r>
        <w:r w:rsidR="00467290" w:rsidRPr="0047536B">
          <w:rPr>
            <w:color w:val="000000" w:themeColor="text1"/>
          </w:rPr>
          <w:t>were</w:t>
        </w:r>
        <w:r w:rsidR="00D97E7E" w:rsidRPr="0047536B">
          <w:rPr>
            <w:color w:val="000000" w:themeColor="text1"/>
          </w:rPr>
          <w:t xml:space="preserve"> </w:t>
        </w:r>
        <w:r w:rsidR="00F768E8" w:rsidRPr="0047536B">
          <w:rPr>
            <w:color w:val="000000" w:themeColor="text1"/>
          </w:rPr>
          <w:t>reported to authorities</w:t>
        </w:r>
        <w:r w:rsidR="00467290" w:rsidRPr="0047536B">
          <w:rPr>
            <w:color w:val="000000" w:themeColor="text1"/>
          </w:rPr>
          <w:t xml:space="preserve">. </w:t>
        </w:r>
        <w:r w:rsidR="00D97E7E" w:rsidRPr="0047536B">
          <w:rPr>
            <w:color w:val="000000" w:themeColor="text1"/>
          </w:rPr>
          <w:t xml:space="preserve">Although this is a </w:t>
        </w:r>
        <w:r w:rsidR="00B11D4D" w:rsidRPr="0047536B">
          <w:rPr>
            <w:color w:val="000000" w:themeColor="text1"/>
          </w:rPr>
          <w:t xml:space="preserve">slightly </w:t>
        </w:r>
        <w:r w:rsidR="00D97E7E" w:rsidRPr="0047536B">
          <w:rPr>
            <w:color w:val="000000" w:themeColor="text1"/>
          </w:rPr>
          <w:t>higher reporting rate than</w:t>
        </w:r>
        <w:r w:rsidR="00BA127F" w:rsidRPr="0047536B">
          <w:rPr>
            <w:color w:val="000000" w:themeColor="text1"/>
          </w:rPr>
          <w:t xml:space="preserve"> seen in</w:t>
        </w:r>
        <w:r w:rsidR="00D97E7E" w:rsidRPr="0047536B">
          <w:rPr>
            <w:color w:val="000000" w:themeColor="text1"/>
          </w:rPr>
          <w:t xml:space="preserve"> more remote areas</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et al. 2018)</w:t>
        </w:r>
        <w:r w:rsidR="009342AA" w:rsidRPr="0047536B">
          <w:rPr>
            <w:color w:val="000000" w:themeColor="text1"/>
          </w:rPr>
          <w:fldChar w:fldCharType="end"/>
        </w:r>
        <w:r w:rsidR="00D97E7E" w:rsidRPr="0047536B">
          <w:rPr>
            <w:color w:val="000000" w:themeColor="text1"/>
          </w:rPr>
          <w:t>,</w:t>
        </w:r>
        <w:r w:rsidR="00467290" w:rsidRPr="0047536B">
          <w:rPr>
            <w:color w:val="000000" w:themeColor="text1"/>
          </w:rPr>
          <w:t xml:space="preserve"> the </w:t>
        </w:r>
        <w:r w:rsidR="0073047B" w:rsidRPr="0047536B">
          <w:rPr>
            <w:color w:val="000000" w:themeColor="text1"/>
          </w:rPr>
          <w:t>low</w:t>
        </w:r>
        <w:r w:rsidR="002334EA" w:rsidRPr="0047536B">
          <w:rPr>
            <w:color w:val="000000" w:themeColor="text1"/>
          </w:rPr>
          <w:t xml:space="preserve"> </w:t>
        </w:r>
        <w:r w:rsidR="00B11D4D" w:rsidRPr="0047536B">
          <w:rPr>
            <w:color w:val="000000" w:themeColor="text1"/>
          </w:rPr>
          <w:t>reporting</w:t>
        </w:r>
        <w:r w:rsidR="002334EA" w:rsidRPr="0047536B">
          <w:rPr>
            <w:color w:val="000000" w:themeColor="text1"/>
          </w:rPr>
          <w:t xml:space="preserve"> </w:t>
        </w:r>
        <w:r w:rsidR="0073047B" w:rsidRPr="0047536B">
          <w:rPr>
            <w:color w:val="000000" w:themeColor="text1"/>
          </w:rPr>
          <w:t xml:space="preserve">rate </w:t>
        </w:r>
        <w:r w:rsidR="00EB6862" w:rsidRPr="0047536B">
          <w:rPr>
            <w:color w:val="000000" w:themeColor="text1"/>
          </w:rPr>
          <w:t xml:space="preserve">means that the Compulsory Inspection data currently </w:t>
        </w:r>
        <w:r w:rsidR="0073047B" w:rsidRPr="0047536B">
          <w:rPr>
            <w:color w:val="000000" w:themeColor="text1"/>
          </w:rPr>
          <w:t xml:space="preserve">under-represents the </w:t>
        </w:r>
        <w:r w:rsidR="00F768E8" w:rsidRPr="0047536B">
          <w:rPr>
            <w:color w:val="000000" w:themeColor="text1"/>
          </w:rPr>
          <w:t xml:space="preserve">severity </w:t>
        </w:r>
        <w:r w:rsidR="00B11D4D" w:rsidRPr="0047536B">
          <w:rPr>
            <w:color w:val="000000" w:themeColor="text1"/>
          </w:rPr>
          <w:t>of conflict</w:t>
        </w:r>
        <w:r w:rsidR="00D467E1" w:rsidRPr="0047536B">
          <w:rPr>
            <w:color w:val="000000" w:themeColor="text1"/>
          </w:rPr>
          <w:t>,</w:t>
        </w:r>
        <w:r w:rsidR="00B11D4D" w:rsidRPr="0047536B">
          <w:rPr>
            <w:color w:val="000000" w:themeColor="text1"/>
          </w:rPr>
          <w:t xml:space="preserve"> road</w:t>
        </w:r>
        <w:r w:rsidR="00D467E1" w:rsidRPr="0047536B">
          <w:rPr>
            <w:color w:val="000000" w:themeColor="text1"/>
          </w:rPr>
          <w:t xml:space="preserve">, and </w:t>
        </w:r>
        <w:r w:rsidR="00B11D4D" w:rsidRPr="0047536B">
          <w:rPr>
            <w:color w:val="000000" w:themeColor="text1"/>
          </w:rPr>
          <w:t>rail mortalities in the Elk Valley and likely elsewhere</w:t>
        </w:r>
        <w:r w:rsidR="0073047B" w:rsidRPr="0047536B">
          <w:rPr>
            <w:color w:val="000000" w:themeColor="text1"/>
          </w:rPr>
          <w:t xml:space="preserve"> in BC</w:t>
        </w:r>
        <w:r w:rsidR="00F768E8" w:rsidRPr="0047536B">
          <w:rPr>
            <w:color w:val="000000" w:themeColor="text1"/>
          </w:rPr>
          <w:t>.</w:t>
        </w:r>
      </w:moveFrom>
      <w:moveFromRangeEnd w:id="147"/>
      <w:del w:id="149" w:author="Clayton Lamb" w:date="2023-05-30T07:05:00Z">
        <w:r w:rsidR="00F768E8" w:rsidRPr="0047536B">
          <w:rPr>
            <w:color w:val="000000" w:themeColor="text1"/>
          </w:rPr>
          <w:delText xml:space="preserve"> </w:delText>
        </w:r>
      </w:del>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w:t>
      </w:r>
      <w:ins w:id="150" w:author="Clayton Lamb" w:date="2023-05-30T07:05:00Z">
        <w:r>
          <w:rPr>
            <w:color w:val="000000" w:themeColor="text1"/>
          </w:rPr>
          <w:t>outcomes</w:t>
        </w:r>
      </w:ins>
      <w:del w:id="151" w:author="Clayton Lamb" w:date="2023-05-30T07:05:00Z">
        <w:r w:rsidR="00EA28B0" w:rsidRPr="0047536B">
          <w:rPr>
            <w:color w:val="000000" w:themeColor="text1"/>
          </w:rPr>
          <w:delText>options</w:delText>
        </w:r>
      </w:del>
      <w:r w:rsidR="00EA28B0" w:rsidRPr="0047536B">
        <w:rPr>
          <w:color w:val="000000" w:themeColor="text1"/>
        </w:rPr>
        <w:t xml:space="preserve"> 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7888638D" w14:textId="3A174E9E" w:rsidR="008809FD" w:rsidRDefault="002334EA" w:rsidP="008809FD">
      <w:pPr>
        <w:spacing w:line="480" w:lineRule="auto"/>
        <w:ind w:firstLine="720"/>
        <w:rPr>
          <w:ins w:id="152" w:author="Clayton Lamb" w:date="2023-05-30T07:05:00Z"/>
          <w:color w:val="000000" w:themeColor="text1"/>
        </w:rPr>
      </w:pPr>
      <w:moveToRangeStart w:id="153" w:author="Clayton Lamb" w:date="2023-05-30T07:05:00Z" w:name="move136322717"/>
      <w:moveTo w:id="154" w:author="Clayton Lamb" w:date="2023-05-30T07:05:00Z">
        <w:r w:rsidRPr="0047536B">
          <w:rPr>
            <w:color w:val="000000" w:themeColor="text1"/>
          </w:rPr>
          <w:t>Despite</w:t>
        </w:r>
        <w:r w:rsidR="00D97E7E" w:rsidRPr="0047536B">
          <w:rPr>
            <w:color w:val="000000" w:themeColor="text1"/>
          </w:rPr>
          <w:t xml:space="preserve"> many people liv</w:t>
        </w:r>
        <w:r w:rsidRPr="0047536B">
          <w:rPr>
            <w:color w:val="000000" w:themeColor="text1"/>
          </w:rPr>
          <w:t>ing</w:t>
        </w:r>
        <w:r w:rsidR="00D97E7E" w:rsidRPr="0047536B">
          <w:rPr>
            <w:color w:val="000000" w:themeColor="text1"/>
          </w:rPr>
          <w:t xml:space="preserve"> throughout the study area</w:t>
        </w:r>
        <w:r w:rsidR="00753EBD" w:rsidRPr="0047536B">
          <w:rPr>
            <w:color w:val="000000" w:themeColor="text1"/>
          </w:rPr>
          <w:t>,</w:t>
        </w:r>
        <w:r w:rsidR="00D97E7E" w:rsidRPr="0047536B">
          <w:rPr>
            <w:color w:val="000000" w:themeColor="text1"/>
          </w:rPr>
          <w:t xml:space="preserve"> and </w:t>
        </w:r>
        <w:r w:rsidR="00467290" w:rsidRPr="0047536B">
          <w:rPr>
            <w:color w:val="000000" w:themeColor="text1"/>
          </w:rPr>
          <w:t xml:space="preserve">the </w:t>
        </w:r>
        <w:r w:rsidR="00D97E7E" w:rsidRPr="0047536B">
          <w:rPr>
            <w:color w:val="000000" w:themeColor="text1"/>
          </w:rPr>
          <w:t>Conservation Officer headquarters</w:t>
        </w:r>
        <w:r w:rsidR="00C42871" w:rsidRPr="0047536B">
          <w:rPr>
            <w:color w:val="000000" w:themeColor="text1"/>
          </w:rPr>
          <w:t xml:space="preserve"> </w:t>
        </w:r>
        <w:r w:rsidR="00BA127F" w:rsidRPr="0047536B">
          <w:rPr>
            <w:color w:val="000000" w:themeColor="text1"/>
          </w:rPr>
          <w:t xml:space="preserve">being </w:t>
        </w:r>
        <w:r w:rsidR="00753EBD" w:rsidRPr="0047536B">
          <w:rPr>
            <w:color w:val="000000" w:themeColor="text1"/>
          </w:rPr>
          <w:t>in the study area</w:t>
        </w:r>
        <w:r w:rsidR="00D97E7E" w:rsidRPr="0047536B">
          <w:rPr>
            <w:color w:val="000000" w:themeColor="text1"/>
          </w:rPr>
          <w:t xml:space="preserve">, </w:t>
        </w:r>
        <w:r w:rsidRPr="0047536B">
          <w:rPr>
            <w:color w:val="000000" w:themeColor="text1"/>
          </w:rPr>
          <w:t xml:space="preserve">we estimate that only about </w:t>
        </w:r>
        <w:r w:rsidR="00B11D4D" w:rsidRPr="0047536B">
          <w:rPr>
            <w:color w:val="000000" w:themeColor="text1"/>
          </w:rPr>
          <w:t>one-third</w:t>
        </w:r>
        <w:r w:rsidRPr="0047536B">
          <w:rPr>
            <w:color w:val="000000" w:themeColor="text1"/>
          </w:rPr>
          <w:t xml:space="preserve"> of </w:t>
        </w:r>
        <w:r w:rsidR="00D97E7E" w:rsidRPr="0047536B">
          <w:rPr>
            <w:color w:val="000000" w:themeColor="text1"/>
          </w:rPr>
          <w:t>the human</w:t>
        </w:r>
        <w:r w:rsidR="00C42871" w:rsidRPr="0047536B">
          <w:rPr>
            <w:color w:val="000000" w:themeColor="text1"/>
          </w:rPr>
          <w:t>-</w:t>
        </w:r>
        <w:r w:rsidR="00D97E7E" w:rsidRPr="0047536B">
          <w:rPr>
            <w:color w:val="000000" w:themeColor="text1"/>
          </w:rPr>
          <w:t>caused mortalities that d</w:t>
        </w:r>
        <w:r w:rsidR="00467290" w:rsidRPr="0047536B">
          <w:rPr>
            <w:color w:val="000000" w:themeColor="text1"/>
          </w:rPr>
          <w:t>id</w:t>
        </w:r>
        <w:r w:rsidR="00D97E7E" w:rsidRPr="0047536B">
          <w:rPr>
            <w:color w:val="000000" w:themeColor="text1"/>
          </w:rPr>
          <w:t xml:space="preserve"> not </w:t>
        </w:r>
        <w:r w:rsidR="00467290" w:rsidRPr="0047536B">
          <w:rPr>
            <w:color w:val="000000" w:themeColor="text1"/>
          </w:rPr>
          <w:t>involve</w:t>
        </w:r>
        <w:r w:rsidR="00D97E7E" w:rsidRPr="0047536B">
          <w:rPr>
            <w:color w:val="000000" w:themeColor="text1"/>
          </w:rPr>
          <w:t xml:space="preserve"> </w:t>
        </w:r>
        <w:r w:rsidR="00467290" w:rsidRPr="0047536B">
          <w:rPr>
            <w:color w:val="000000" w:themeColor="text1"/>
          </w:rPr>
          <w:t>Conservation</w:t>
        </w:r>
        <w:r w:rsidR="00D97E7E" w:rsidRPr="0047536B">
          <w:rPr>
            <w:color w:val="000000" w:themeColor="text1"/>
          </w:rPr>
          <w:t xml:space="preserve"> Officers </w:t>
        </w:r>
        <w:r w:rsidR="00467290" w:rsidRPr="0047536B">
          <w:rPr>
            <w:color w:val="000000" w:themeColor="text1"/>
          </w:rPr>
          <w:t>were</w:t>
        </w:r>
        <w:r w:rsidR="00D97E7E" w:rsidRPr="0047536B">
          <w:rPr>
            <w:color w:val="000000" w:themeColor="text1"/>
          </w:rPr>
          <w:t xml:space="preserve"> </w:t>
        </w:r>
        <w:r w:rsidR="00F768E8" w:rsidRPr="0047536B">
          <w:rPr>
            <w:color w:val="000000" w:themeColor="text1"/>
          </w:rPr>
          <w:t>reported to authorities</w:t>
        </w:r>
        <w:r w:rsidR="00467290" w:rsidRPr="0047536B">
          <w:rPr>
            <w:color w:val="000000" w:themeColor="text1"/>
          </w:rPr>
          <w:t xml:space="preserve">. </w:t>
        </w:r>
        <w:r w:rsidR="00D97E7E" w:rsidRPr="0047536B">
          <w:rPr>
            <w:color w:val="000000" w:themeColor="text1"/>
          </w:rPr>
          <w:t xml:space="preserve">Although this is a </w:t>
        </w:r>
        <w:r w:rsidR="00B11D4D" w:rsidRPr="0047536B">
          <w:rPr>
            <w:color w:val="000000" w:themeColor="text1"/>
          </w:rPr>
          <w:t xml:space="preserve">slightly </w:t>
        </w:r>
        <w:r w:rsidR="00D97E7E" w:rsidRPr="0047536B">
          <w:rPr>
            <w:color w:val="000000" w:themeColor="text1"/>
          </w:rPr>
          <w:t>higher reporting rate than</w:t>
        </w:r>
        <w:r w:rsidR="00BA127F" w:rsidRPr="0047536B">
          <w:rPr>
            <w:color w:val="000000" w:themeColor="text1"/>
          </w:rPr>
          <w:t xml:space="preserve"> seen in</w:t>
        </w:r>
        <w:r w:rsidR="00D97E7E" w:rsidRPr="0047536B">
          <w:rPr>
            <w:color w:val="000000" w:themeColor="text1"/>
          </w:rPr>
          <w:t xml:space="preserve"> more remote areas</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et al. 2018)</w:t>
        </w:r>
        <w:r w:rsidR="009342AA" w:rsidRPr="0047536B">
          <w:rPr>
            <w:color w:val="000000" w:themeColor="text1"/>
          </w:rPr>
          <w:fldChar w:fldCharType="end"/>
        </w:r>
        <w:r w:rsidR="00D97E7E" w:rsidRPr="0047536B">
          <w:rPr>
            <w:color w:val="000000" w:themeColor="text1"/>
          </w:rPr>
          <w:t>,</w:t>
        </w:r>
        <w:r w:rsidR="00467290" w:rsidRPr="0047536B">
          <w:rPr>
            <w:color w:val="000000" w:themeColor="text1"/>
          </w:rPr>
          <w:t xml:space="preserve"> the </w:t>
        </w:r>
        <w:r w:rsidR="0073047B" w:rsidRPr="0047536B">
          <w:rPr>
            <w:color w:val="000000" w:themeColor="text1"/>
          </w:rPr>
          <w:t>low</w:t>
        </w:r>
        <w:r w:rsidRPr="0047536B">
          <w:rPr>
            <w:color w:val="000000" w:themeColor="text1"/>
          </w:rPr>
          <w:t xml:space="preserve"> </w:t>
        </w:r>
        <w:r w:rsidR="00B11D4D" w:rsidRPr="0047536B">
          <w:rPr>
            <w:color w:val="000000" w:themeColor="text1"/>
          </w:rPr>
          <w:t>reporting</w:t>
        </w:r>
        <w:r w:rsidRPr="0047536B">
          <w:rPr>
            <w:color w:val="000000" w:themeColor="text1"/>
          </w:rPr>
          <w:t xml:space="preserve"> </w:t>
        </w:r>
        <w:r w:rsidR="0073047B" w:rsidRPr="0047536B">
          <w:rPr>
            <w:color w:val="000000" w:themeColor="text1"/>
          </w:rPr>
          <w:t xml:space="preserve">rate </w:t>
        </w:r>
        <w:r w:rsidR="00EB6862" w:rsidRPr="0047536B">
          <w:rPr>
            <w:color w:val="000000" w:themeColor="text1"/>
          </w:rPr>
          <w:t xml:space="preserve">means that the Compulsory Inspection data currently </w:t>
        </w:r>
        <w:r w:rsidR="0073047B" w:rsidRPr="0047536B">
          <w:rPr>
            <w:color w:val="000000" w:themeColor="text1"/>
          </w:rPr>
          <w:t xml:space="preserve">under-represents the </w:t>
        </w:r>
        <w:r w:rsidR="00F768E8" w:rsidRPr="0047536B">
          <w:rPr>
            <w:color w:val="000000" w:themeColor="text1"/>
          </w:rPr>
          <w:t xml:space="preserve">severity </w:t>
        </w:r>
        <w:r w:rsidR="00B11D4D" w:rsidRPr="0047536B">
          <w:rPr>
            <w:color w:val="000000" w:themeColor="text1"/>
          </w:rPr>
          <w:t>of conflict</w:t>
        </w:r>
        <w:r w:rsidR="00D467E1" w:rsidRPr="0047536B">
          <w:rPr>
            <w:color w:val="000000" w:themeColor="text1"/>
          </w:rPr>
          <w:t>,</w:t>
        </w:r>
        <w:r w:rsidR="00B11D4D" w:rsidRPr="0047536B">
          <w:rPr>
            <w:color w:val="000000" w:themeColor="text1"/>
          </w:rPr>
          <w:t xml:space="preserve"> road</w:t>
        </w:r>
        <w:r w:rsidR="00D467E1" w:rsidRPr="0047536B">
          <w:rPr>
            <w:color w:val="000000" w:themeColor="text1"/>
          </w:rPr>
          <w:t xml:space="preserve">, and </w:t>
        </w:r>
        <w:r w:rsidR="00B11D4D" w:rsidRPr="0047536B">
          <w:rPr>
            <w:color w:val="000000" w:themeColor="text1"/>
          </w:rPr>
          <w:t>rail mortalities in the Elk Valley and likely elsewhere</w:t>
        </w:r>
        <w:r w:rsidR="0073047B" w:rsidRPr="0047536B">
          <w:rPr>
            <w:color w:val="000000" w:themeColor="text1"/>
          </w:rPr>
          <w:t xml:space="preserve"> in BC</w:t>
        </w:r>
        <w:r w:rsidR="00F768E8" w:rsidRPr="0047536B">
          <w:rPr>
            <w:color w:val="000000" w:themeColor="text1"/>
          </w:rPr>
          <w:t>.</w:t>
        </w:r>
      </w:moveTo>
      <w:moveToRangeEnd w:id="153"/>
    </w:p>
    <w:p w14:paraId="1B20EA45" w14:textId="718CFD50"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w:t>
      </w:r>
      <w:ins w:id="155" w:author="Clayton Lamb" w:date="2023-05-30T07:05:00Z">
        <w:r w:rsidR="002158BF">
          <w:rPr>
            <w:color w:val="000000" w:themeColor="text1"/>
          </w:rPr>
          <w:t xml:space="preserve">likely </w:t>
        </w:r>
      </w:ins>
      <w:r w:rsidR="00C7009C" w:rsidRPr="0047536B">
        <w:rPr>
          <w:color w:val="000000" w:themeColor="text1"/>
        </w:rPr>
        <w:t xml:space="preserve">decrease </w:t>
      </w:r>
      <w:r w:rsidR="00B568BE" w:rsidRPr="0047536B">
        <w:rPr>
          <w:color w:val="000000" w:themeColor="text1"/>
        </w:rPr>
        <w:t>by</w:t>
      </w:r>
      <w:del w:id="156" w:author="Clayton Lamb" w:date="2023-05-30T07:05:00Z">
        <w:r w:rsidR="00B568BE" w:rsidRPr="0047536B">
          <w:rPr>
            <w:color w:val="000000" w:themeColor="text1"/>
          </w:rPr>
          <w:delText xml:space="preserve"> </w:delText>
        </w:r>
        <w:r w:rsidR="0032187C" w:rsidRPr="0047536B">
          <w:rPr>
            <w:color w:val="000000" w:themeColor="text1"/>
          </w:rPr>
          <w:delText>approximately</w:delText>
        </w:r>
      </w:del>
      <w:r w:rsidR="00B568BE" w:rsidRPr="0047536B">
        <w:rPr>
          <w:color w:val="000000" w:themeColor="text1"/>
        </w:rPr>
        <w:t xml:space="preserve">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w:t>
      </w:r>
      <w:r w:rsidR="007B5528" w:rsidRPr="0047536B">
        <w:rPr>
          <w:color w:val="000000" w:themeColor="text1"/>
        </w:rPr>
        <w:lastRenderedPageBreak/>
        <w:t xml:space="preserve">bears that spend time in the lower Elk valley bottom would </w:t>
      </w:r>
      <w:ins w:id="157" w:author="Clayton Lamb" w:date="2023-05-30T07:05:00Z">
        <w:r w:rsidR="002158BF">
          <w:rPr>
            <w:color w:val="000000" w:themeColor="text1"/>
          </w:rPr>
          <w:t xml:space="preserve">likely </w:t>
        </w:r>
      </w:ins>
      <w:r w:rsidR="007B5528" w:rsidRPr="0047536B">
        <w:rPr>
          <w:color w:val="000000" w:themeColor="text1"/>
        </w:rPr>
        <w:t xml:space="preserve">decline </w:t>
      </w:r>
      <w:r w:rsidR="00390A33" w:rsidRPr="0047536B">
        <w:rPr>
          <w:color w:val="000000" w:themeColor="text1"/>
        </w:rPr>
        <w:t>(</w:t>
      </w:r>
      <w:ins w:id="158" w:author="Clayton Lamb" w:date="2023-05-30T07:05:00Z">
        <w:r w:rsidR="002158BF">
          <w:rPr>
            <w:color w:val="000000" w:themeColor="text1"/>
          </w:rPr>
          <w:t>population growth=</w:t>
        </w:r>
        <w:r w:rsidR="002158BF" w:rsidRPr="0047536B">
          <w:rPr>
            <w:color w:val="000000" w:themeColor="text1"/>
          </w:rPr>
          <w:t xml:space="preserve">0.94 </w:t>
        </w:r>
        <w:r w:rsidR="002158BF">
          <w:rPr>
            <w:color w:val="000000" w:themeColor="text1"/>
          </w:rPr>
          <w:t>[</w:t>
        </w:r>
        <w:r w:rsidR="002158BF" w:rsidRPr="0047536B">
          <w:rPr>
            <w:color w:val="000000" w:themeColor="text1"/>
          </w:rPr>
          <w:t>90% CI: 0.86-1.01</w:t>
        </w:r>
        <w:r w:rsidR="002158BF">
          <w:rPr>
            <w:color w:val="000000" w:themeColor="text1"/>
          </w:rPr>
          <w:t xml:space="preserve">], </w:t>
        </w:r>
      </w:ins>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 xml:space="preserve">y and </w:t>
      </w:r>
      <w:ins w:id="159" w:author="Clayton Lamb" w:date="2023-05-30T07:05:00Z">
        <w:r w:rsidR="0070208F">
          <w:rPr>
            <w:color w:val="000000" w:themeColor="text1"/>
          </w:rPr>
          <w:t>i</w:t>
        </w:r>
        <w:r w:rsidR="00223F98">
          <w:rPr>
            <w:color w:val="000000" w:themeColor="text1"/>
          </w:rPr>
          <w:t>s</w:t>
        </w:r>
      </w:ins>
      <w:del w:id="160" w:author="Clayton Lamb" w:date="2023-05-30T07:05:00Z">
        <w:r w:rsidR="00223F98">
          <w:rPr>
            <w:color w:val="000000" w:themeColor="text1"/>
          </w:rPr>
          <w:delText>us</w:delText>
        </w:r>
      </w:del>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002474BF"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w:t>
      </w:r>
      <w:del w:id="161" w:author="Clayton Lamb" w:date="2023-05-30T07:05:00Z">
        <w:r w:rsidR="003F13B5" w:rsidRPr="0047536B">
          <w:rPr>
            <w:color w:val="000000" w:themeColor="text1"/>
          </w:rPr>
          <w:delText>six</w:delText>
        </w:r>
      </w:del>
      <w:ins w:id="162" w:author="Clayton Lamb" w:date="2023-05-30T07:05:00Z">
        <w:r w:rsidR="00F85E3D">
          <w:rPr>
            <w:color w:val="000000" w:themeColor="text1"/>
          </w:rPr>
          <w:t>five</w:t>
        </w:r>
      </w:ins>
      <w:r w:rsidR="003F13B5" w:rsidRPr="0047536B">
        <w:rPr>
          <w:color w:val="000000" w:themeColor="text1"/>
        </w:rPr>
        <w:t xml:space="preserve"> people have been attacked by grizzly bears in the Elk Valley</w:t>
      </w:r>
      <w:ins w:id="163" w:author="Clayton Lamb" w:date="2023-05-30T07:05:00Z">
        <w:r w:rsidR="008809FD">
          <w:rPr>
            <w:color w:val="000000" w:themeColor="text1"/>
          </w:rPr>
          <w:t xml:space="preserve"> area</w:t>
        </w:r>
      </w:ins>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5EF6B92E" w:rsidR="001E13A0" w:rsidRPr="0047536B" w:rsidRDefault="002915AC" w:rsidP="007E5176">
      <w:pPr>
        <w:spacing w:line="480" w:lineRule="auto"/>
        <w:rPr>
          <w:color w:val="000000" w:themeColor="text1"/>
        </w:rPr>
      </w:pPr>
      <w:r w:rsidRPr="0047536B">
        <w:rPr>
          <w:color w:val="000000" w:themeColor="text1"/>
        </w:rPr>
        <w:lastRenderedPageBreak/>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ins w:id="164" w:author="Clayton Lamb" w:date="2023-05-30T07:05:00Z">
        <w:r w:rsidR="00A93A92">
          <w:rPr>
            <w:color w:val="000000" w:themeColor="text1"/>
          </w:rPr>
          <w:t xml:space="preserve"> Just under half (6 of 14) of the known-cause mortalities were due to collisions.</w:t>
        </w:r>
      </w:ins>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animals</w:t>
      </w:r>
      <w:r w:rsidR="0042239F">
        <w:rPr>
          <w:color w:val="000000" w:themeColor="text1"/>
        </w:rPr>
        <w:t xml:space="preserve">. Collisions between passenger vehicles and wildlif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p>
    <w:p w14:paraId="40613AA4" w14:textId="43991CE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residences and even access human-sourced foods such as apples, without </w:t>
      </w:r>
      <w:del w:id="165" w:author="Clayton Lamb" w:date="2023-05-30T07:05:00Z">
        <w:r w:rsidR="004257BA" w:rsidRPr="0047536B">
          <w:rPr>
            <w:color w:val="000000"/>
          </w:rPr>
          <w:delText xml:space="preserve">ever </w:delText>
        </w:r>
      </w:del>
      <w:r w:rsidR="004257BA" w:rsidRPr="0047536B">
        <w:rPr>
          <w:color w:val="000000"/>
        </w:rPr>
        <w:t xml:space="preserve">being detected by people. In contrast, subadult animals in our study often accessed human foods during the day, </w:t>
      </w:r>
      <w:r w:rsidR="004257BA" w:rsidRPr="0047536B">
        <w:rPr>
          <w:color w:val="000000"/>
        </w:rPr>
        <w:lastRenderedPageBreak/>
        <w:t xml:space="preserve">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w:t>
      </w:r>
      <w:ins w:id="166" w:author="Clayton Lamb" w:date="2023-05-30T07:05:00Z">
        <w:r w:rsidR="00A93A92">
          <w:rPr>
            <w:color w:val="000000"/>
          </w:rPr>
          <w:t xml:space="preserve">adopting conflict reduction strategies that reduces the mortality of resident subadults and </w:t>
        </w:r>
        <w:r w:rsidR="004257BA" w:rsidRPr="0047536B">
          <w:rPr>
            <w:color w:val="000000"/>
          </w:rPr>
          <w:t>ensur</w:t>
        </w:r>
        <w:r w:rsidR="00A93A92">
          <w:rPr>
            <w:color w:val="000000"/>
          </w:rPr>
          <w:t>es</w:t>
        </w:r>
      </w:ins>
      <w:del w:id="167" w:author="Clayton Lamb" w:date="2023-05-30T07:05:00Z">
        <w:r w:rsidR="004257BA" w:rsidRPr="0047536B">
          <w:rPr>
            <w:color w:val="000000"/>
          </w:rPr>
          <w:delText>ensuring</w:delText>
        </w:r>
      </w:del>
      <w:r w:rsidR="004257BA" w:rsidRPr="0047536B">
        <w:rPr>
          <w:color w:val="000000"/>
        </w:rPr>
        <w:t xml:space="preserve">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01A68C7C" w:rsidR="00047A36" w:rsidRPr="00F85E3D" w:rsidRDefault="00A93A92" w:rsidP="00A02401">
      <w:pPr>
        <w:spacing w:line="480" w:lineRule="auto"/>
        <w:ind w:firstLine="360"/>
        <w:rPr>
          <w:color w:val="000000" w:themeColor="text1"/>
        </w:rPr>
      </w:pPr>
      <w:ins w:id="168" w:author="Clayton Lamb" w:date="2023-05-30T07:05:00Z">
        <w:r>
          <w:rPr>
            <w:color w:val="000000" w:themeColor="text1"/>
          </w:rPr>
          <w:t>Although</w:t>
        </w:r>
      </w:ins>
      <w:del w:id="169" w:author="Clayton Lamb" w:date="2023-05-30T07:05:00Z">
        <w:r w:rsidR="000D02A1" w:rsidRPr="0047536B">
          <w:rPr>
            <w:color w:val="000000" w:themeColor="text1"/>
          </w:rPr>
          <w:delText>While</w:delText>
        </w:r>
      </w:del>
      <w:r w:rsidR="000D02A1" w:rsidRPr="0047536B">
        <w:rPr>
          <w:color w:val="000000" w:themeColor="text1"/>
        </w:rPr>
        <w:t xml:space="preserve"> t</w:t>
      </w:r>
      <w:r w:rsidR="00A02401" w:rsidRPr="0047536B">
        <w:rPr>
          <w:color w:val="000000" w:themeColor="text1"/>
        </w:rPr>
        <w:t>he abundance of grizzly bears appears stable</w:t>
      </w:r>
      <w:r w:rsidR="000D02A1" w:rsidRPr="0047536B">
        <w:rPr>
          <w:color w:val="000000" w:themeColor="text1"/>
        </w:rPr>
        <w:t xml:space="preserve"> in the </w:t>
      </w:r>
      <w:r w:rsidR="001E13A0" w:rsidRPr="0047536B">
        <w:rPr>
          <w:color w:val="000000" w:themeColor="text1"/>
        </w:rPr>
        <w:t>Elk V</w:t>
      </w:r>
      <w:r w:rsidR="000D02A1"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 xml:space="preserve">Such a landscape </w:t>
      </w:r>
      <w:ins w:id="170" w:author="Clayton Lamb" w:date="2023-05-30T07:05:00Z">
        <w:r w:rsidR="00A168E0" w:rsidRPr="0047536B">
          <w:rPr>
            <w:color w:val="000000" w:themeColor="text1"/>
          </w:rPr>
          <w:t>does</w:t>
        </w:r>
        <w:r w:rsidR="0070208F">
          <w:rPr>
            <w:color w:val="000000" w:themeColor="text1"/>
          </w:rPr>
          <w:t xml:space="preserve"> not</w:t>
        </w:r>
      </w:ins>
      <w:del w:id="171" w:author="Clayton Lamb" w:date="2023-05-30T07:05:00Z">
        <w:r w:rsidR="00A168E0" w:rsidRPr="0047536B">
          <w:rPr>
            <w:color w:val="000000" w:themeColor="text1"/>
          </w:rPr>
          <w:delText>doesn’t</w:delText>
        </w:r>
      </w:del>
      <w:r w:rsidR="00A168E0" w:rsidRPr="0047536B">
        <w:rPr>
          <w:color w:val="000000" w:themeColor="text1"/>
        </w:rPr>
        <w:t xml:space="preserve">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Proctor 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w:t>
      </w:r>
      <w:r w:rsidR="00D45813" w:rsidRPr="0047536B">
        <w:rPr>
          <w:color w:val="000000" w:themeColor="text1"/>
        </w:rPr>
        <w:lastRenderedPageBreak/>
        <w:t xml:space="preserve">conflicts and </w:t>
      </w:r>
      <w:r w:rsidR="003A7C95" w:rsidRPr="00F85E3D">
        <w:rPr>
          <w:color w:val="000000" w:themeColor="text1"/>
        </w:rPr>
        <w:t xml:space="preserve">grizzly bear </w:t>
      </w:r>
      <w:r w:rsidR="00D45813" w:rsidRPr="00F85E3D">
        <w:rPr>
          <w:color w:val="000000" w:themeColor="text1"/>
        </w:rPr>
        <w:t>mortality remain high</w:t>
      </w:r>
      <w:r w:rsidR="008D35DA" w:rsidRPr="00F85E3D">
        <w:rPr>
          <w:color w:val="000000" w:themeColor="text1"/>
        </w:rPr>
        <w:t xml:space="preserve"> in </w:t>
      </w:r>
      <w:r w:rsidR="00B00331" w:rsidRPr="00F85E3D">
        <w:rPr>
          <w:color w:val="000000" w:themeColor="text1"/>
        </w:rPr>
        <w:t>portions of the valley</w:t>
      </w:r>
      <w:r w:rsidR="00D45813" w:rsidRPr="00F85E3D">
        <w:rPr>
          <w:color w:val="000000" w:themeColor="text1"/>
        </w:rPr>
        <w:t xml:space="preserve">. We view this </w:t>
      </w:r>
      <w:r w:rsidR="00C20C51" w:rsidRPr="00F85E3D">
        <w:rPr>
          <w:color w:val="000000" w:themeColor="text1"/>
        </w:rPr>
        <w:t xml:space="preserve">as </w:t>
      </w:r>
      <w:r w:rsidR="00D45813" w:rsidRPr="00F85E3D">
        <w:rPr>
          <w:color w:val="000000" w:themeColor="text1"/>
        </w:rPr>
        <w:t>a form of coexistence due to the consistently high</w:t>
      </w:r>
      <w:r w:rsidR="00DF370E" w:rsidRPr="00F85E3D">
        <w:rPr>
          <w:color w:val="000000" w:themeColor="text1"/>
        </w:rPr>
        <w:t xml:space="preserve"> </w:t>
      </w:r>
      <w:r w:rsidR="00D45813" w:rsidRPr="00F85E3D">
        <w:rPr>
          <w:color w:val="000000" w:themeColor="text1"/>
        </w:rPr>
        <w:t xml:space="preserve">number of </w:t>
      </w:r>
      <w:r w:rsidR="00DF370E" w:rsidRPr="00F85E3D">
        <w:rPr>
          <w:color w:val="000000" w:themeColor="text1"/>
        </w:rPr>
        <w:t>grizzly bear</w:t>
      </w:r>
      <w:r w:rsidR="00D45813" w:rsidRPr="00F85E3D">
        <w:rPr>
          <w:color w:val="000000" w:themeColor="text1"/>
        </w:rPr>
        <w:t>s that share space with people</w:t>
      </w:r>
      <w:r w:rsidR="00C20C51" w:rsidRPr="00F85E3D">
        <w:rPr>
          <w:color w:val="000000" w:themeColor="text1"/>
        </w:rPr>
        <w:t>; however,</w:t>
      </w:r>
      <w:r w:rsidR="00D45813" w:rsidRPr="00F85E3D">
        <w:rPr>
          <w:color w:val="000000" w:themeColor="text1"/>
        </w:rPr>
        <w:t xml:space="preserve"> the situation is far from perfect</w:t>
      </w:r>
      <w:r w:rsidR="007A46D6" w:rsidRPr="00F85E3D">
        <w:rPr>
          <w:color w:val="000000" w:themeColor="text1"/>
        </w:rPr>
        <w:t xml:space="preserve"> and </w:t>
      </w:r>
      <w:r w:rsidR="00A168E0" w:rsidRPr="00F85E3D">
        <w:rPr>
          <w:color w:val="000000" w:themeColor="text1"/>
        </w:rPr>
        <w:t>is not</w:t>
      </w:r>
      <w:r w:rsidR="007A46D6" w:rsidRPr="00F85E3D">
        <w:rPr>
          <w:color w:val="000000" w:themeColor="text1"/>
        </w:rPr>
        <w:t xml:space="preserve"> “peaceful coexistence”</w:t>
      </w:r>
      <w:r w:rsidR="008B4068" w:rsidRPr="00F85E3D">
        <w:rPr>
          <w:color w:val="000000" w:themeColor="text1"/>
        </w:rPr>
        <w:t xml:space="preserve">, </w:t>
      </w:r>
      <w:r w:rsidR="00D45813" w:rsidRPr="00F85E3D">
        <w:rPr>
          <w:color w:val="000000" w:themeColor="text1"/>
        </w:rPr>
        <w:t xml:space="preserve">especially for the </w:t>
      </w:r>
      <w:r w:rsidR="00B00331" w:rsidRPr="00F85E3D">
        <w:rPr>
          <w:color w:val="000000" w:themeColor="text1"/>
        </w:rPr>
        <w:t>injured people</w:t>
      </w:r>
      <w:r w:rsidR="00DF63A4" w:rsidRPr="00F85E3D">
        <w:rPr>
          <w:color w:val="000000" w:themeColor="text1"/>
        </w:rPr>
        <w:t>, damaged property, and dead bears</w:t>
      </w:r>
      <w:r w:rsidR="008B4068" w:rsidRPr="00F85E3D">
        <w:rPr>
          <w:color w:val="000000" w:themeColor="text1"/>
        </w:rPr>
        <w:t xml:space="preserve">. </w:t>
      </w:r>
      <w:del w:id="172" w:author="Clayton Lamb" w:date="2023-05-30T07:05:00Z">
        <w:r w:rsidR="008B4068" w:rsidRPr="0047536B">
          <w:rPr>
            <w:color w:val="000000" w:themeColor="text1"/>
          </w:rPr>
          <w:delText>F</w:delText>
        </w:r>
        <w:r w:rsidR="00D45813" w:rsidRPr="0047536B">
          <w:rPr>
            <w:color w:val="000000" w:themeColor="text1"/>
          </w:rPr>
          <w:delText xml:space="preserve">uture efforts </w:delText>
        </w:r>
        <w:r w:rsidR="008F3A26" w:rsidRPr="0047536B">
          <w:rPr>
            <w:color w:val="000000" w:themeColor="text1"/>
          </w:rPr>
          <w:delText>should</w:delText>
        </w:r>
        <w:r w:rsidR="00D45813" w:rsidRPr="0047536B">
          <w:rPr>
            <w:color w:val="000000" w:themeColor="text1"/>
          </w:rPr>
          <w:delText xml:space="preserve"> focus on finding ways to </w:delText>
        </w:r>
        <w:r w:rsidR="00C04DCC" w:rsidRPr="0047536B">
          <w:rPr>
            <w:color w:val="000000" w:themeColor="text1"/>
          </w:rPr>
          <w:delText>keep</w:delText>
        </w:r>
        <w:r w:rsidR="00D45813" w:rsidRPr="0047536B">
          <w:rPr>
            <w:color w:val="000000" w:themeColor="text1"/>
          </w:rPr>
          <w:delText xml:space="preserve"> people and bears safer in the valley, with a</w:delText>
        </w:r>
      </w:del>
      <w:ins w:id="173" w:author="Clayton Lamb" w:date="2023-05-30T07:05:00Z">
        <w:r w:rsidR="00F85E3D" w:rsidRPr="00F85E3D">
          <w:rPr>
            <w:color w:val="000000"/>
          </w:rPr>
          <w:t>With the</w:t>
        </w:r>
      </w:ins>
      <w:r w:rsidR="00F85E3D" w:rsidRPr="00F85E3D">
        <w:rPr>
          <w:color w:val="000000"/>
          <w:rPrChange w:id="174" w:author="Clayton Lamb" w:date="2023-05-30T07:05:00Z">
            <w:rPr>
              <w:color w:val="000000" w:themeColor="text1"/>
            </w:rPr>
          </w:rPrChange>
        </w:rPr>
        <w:t xml:space="preserve"> goal of reducing the risk to people and property, grizzly mortality, and ultimately the reliance on immigration to sustain this population</w:t>
      </w:r>
      <w:ins w:id="175" w:author="Clayton Lamb" w:date="2023-05-30T07:05:00Z">
        <w:r w:rsidR="00F85E3D" w:rsidRPr="00F85E3D">
          <w:rPr>
            <w:color w:val="000000"/>
          </w:rPr>
          <w:t>, future efforts may need to be more focused on finding ways to keep people and bears safer in the valley</w:t>
        </w:r>
      </w:ins>
      <w:r w:rsidR="00F85E3D" w:rsidRPr="00F85E3D">
        <w:rPr>
          <w:color w:val="000000"/>
          <w:rPrChange w:id="176" w:author="Clayton Lamb" w:date="2023-05-30T07:05:00Z">
            <w:rPr>
              <w:color w:val="000000" w:themeColor="text1"/>
            </w:rPr>
          </w:rPrChange>
        </w:rPr>
        <w:t xml:space="preserve">. </w:t>
      </w:r>
    </w:p>
    <w:p w14:paraId="57F40F7B" w14:textId="6AC32B6B" w:rsidR="004E5DA7" w:rsidRPr="0047536B" w:rsidRDefault="00575DFD" w:rsidP="00E66D9D">
      <w:pPr>
        <w:spacing w:line="480" w:lineRule="auto"/>
        <w:ind w:firstLine="720"/>
        <w:rPr>
          <w:color w:val="000000" w:themeColor="text1"/>
        </w:rPr>
      </w:pPr>
      <w:r w:rsidRPr="00F85E3D">
        <w:rPr>
          <w:color w:val="000000" w:themeColor="text1"/>
        </w:rPr>
        <w:t>W</w:t>
      </w:r>
      <w:r w:rsidR="00BB1600" w:rsidRPr="00F85E3D">
        <w:rPr>
          <w:color w:val="000000" w:themeColor="text1"/>
        </w:rPr>
        <w:t xml:space="preserve">e </w:t>
      </w:r>
      <w:r w:rsidR="00AC6B32" w:rsidRPr="00F85E3D">
        <w:rPr>
          <w:color w:val="000000" w:themeColor="text1"/>
        </w:rPr>
        <w:t>provide evidence that</w:t>
      </w:r>
      <w:r w:rsidR="00BB1600" w:rsidRPr="00F85E3D">
        <w:rPr>
          <w:color w:val="000000" w:themeColor="text1"/>
        </w:rPr>
        <w:t xml:space="preserve"> grizzly bear mortality</w:t>
      </w:r>
      <w:r w:rsidR="00AC6B32" w:rsidRPr="00F85E3D">
        <w:rPr>
          <w:color w:val="000000" w:themeColor="text1"/>
        </w:rPr>
        <w:t xml:space="preserve"> and conflicts need to be reduced</w:t>
      </w:r>
      <w:r w:rsidR="00BB1600" w:rsidRPr="00F85E3D">
        <w:rPr>
          <w:color w:val="000000" w:themeColor="text1"/>
        </w:rPr>
        <w:t xml:space="preserve"> in </w:t>
      </w:r>
      <w:r w:rsidR="00AC6B32" w:rsidRPr="00F85E3D">
        <w:rPr>
          <w:color w:val="000000" w:themeColor="text1"/>
        </w:rPr>
        <w:t>the Elk Valley study area to facilitate human</w:t>
      </w:r>
      <w:r w:rsidR="00AC6B32" w:rsidRPr="0047536B">
        <w:rPr>
          <w:color w:val="000000" w:themeColor="text1"/>
        </w:rPr>
        <w:t>-bear coexistence and a self-sustaining bear population</w:t>
      </w:r>
      <w:r w:rsidR="00BB1600" w:rsidRPr="0047536B">
        <w:rPr>
          <w:color w:val="000000" w:themeColor="text1"/>
        </w:rPr>
        <w:t>.</w:t>
      </w:r>
      <w:ins w:id="177" w:author="Clayton Lamb" w:date="2023-05-30T07:05:00Z">
        <w:r w:rsidR="00BB1600" w:rsidRPr="0047536B">
          <w:rPr>
            <w:color w:val="000000" w:themeColor="text1"/>
          </w:rPr>
          <w:t xml:space="preserve"> </w:t>
        </w:r>
        <w:r w:rsidR="003B66D9">
          <w:rPr>
            <w:color w:val="000000" w:themeColor="text1"/>
          </w:rPr>
          <w:t>Nearly half of the known-cause mortalities (6 of 14) were due to direct conflicts between people and bears.</w:t>
        </w:r>
      </w:ins>
      <w:r w:rsidR="00BB1600" w:rsidRPr="0047536B">
        <w:rPr>
          <w:color w:val="000000" w:themeColor="text1"/>
        </w:rPr>
        <w:t xml:space="preserve">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00BB1600" w:rsidRPr="0047536B">
        <w:rPr>
          <w:color w:val="000000" w:themeColor="text1"/>
        </w:rPr>
        <w:t xml:space="preserve">A comprehensive review </w:t>
      </w:r>
      <w:r w:rsidR="009E4953" w:rsidRPr="0047536B">
        <w:rPr>
          <w:color w:val="000000" w:themeColor="text1"/>
        </w:rPr>
        <w:t>from</w:t>
      </w:r>
      <w:r w:rsidR="00BB1600"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00BB1600" w:rsidRPr="0047536B">
        <w:rPr>
          <w:color w:val="000000" w:themeColor="text1"/>
        </w:rPr>
        <w:t>improve</w:t>
      </w:r>
      <w:r w:rsidR="009E4953" w:rsidRPr="0047536B">
        <w:rPr>
          <w:color w:val="000000" w:themeColor="text1"/>
        </w:rPr>
        <w:t>s</w:t>
      </w:r>
      <w:r w:rsidR="00BB1600" w:rsidRPr="0047536B">
        <w:rPr>
          <w:color w:val="000000" w:themeColor="text1"/>
        </w:rPr>
        <w:t xml:space="preserve"> personal safety by</w:t>
      </w:r>
      <w:r w:rsidR="001E6EA9" w:rsidRPr="0047536B">
        <w:rPr>
          <w:color w:val="000000" w:themeColor="text1"/>
        </w:rPr>
        <w:t xml:space="preserve"> stop</w:t>
      </w:r>
      <w:r w:rsidR="00BB1600"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xml:space="preserve">. In British Columbia there are efforts to reduce conflicts, </w:t>
      </w:r>
      <w:r w:rsidR="0005262E" w:rsidRPr="0047536B">
        <w:rPr>
          <w:color w:val="000000" w:themeColor="text1"/>
        </w:rPr>
        <w:lastRenderedPageBreak/>
        <w:t>supported by</w:t>
      </w:r>
      <w:r w:rsidR="00A31303" w:rsidRPr="0047536B">
        <w:rPr>
          <w:color w:val="000000" w:themeColor="text1"/>
        </w:rPr>
        <w:t xml:space="preserve"> a government-private partnership called </w:t>
      </w:r>
      <w:proofErr w:type="spellStart"/>
      <w:r w:rsidR="00A31303" w:rsidRPr="0047536B">
        <w:rPr>
          <w:color w:val="000000" w:themeColor="text1"/>
        </w:rPr>
        <w:t>WildsafeBC</w:t>
      </w:r>
      <w:proofErr w:type="spellEnd"/>
      <w:r w:rsidR="00A31303" w:rsidRPr="0047536B">
        <w:rPr>
          <w:color w:val="000000" w:themeColor="text1"/>
        </w:rPr>
        <w:t>,</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7B9E0284"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575DFD">
        <w:rPr>
          <w:color w:val="000000" w:themeColor="text1"/>
        </w:rPr>
        <w:instrText xml:space="preserve"> ADDIN ZOTERO_ITEM CSL_CITATION {"citationID":"W3oAvoY7","properties":{"formattedCitation":"(Proctor et al. 2015, Lee et al. 2019, Poole and Lamb 2022)","plainCitation":"(Proctor et al. 2015, Lee et al. 2019, Poole and Lamb 2022)","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2"]]}}}],"schema":"https://github.com/citation-style-language/schema/raw/master/csl-citation.json"} </w:instrText>
      </w:r>
      <w:r w:rsidR="001352FC" w:rsidRPr="0047536B">
        <w:rPr>
          <w:color w:val="000000" w:themeColor="text1"/>
        </w:rPr>
        <w:fldChar w:fldCharType="separate"/>
      </w:r>
      <w:r w:rsidR="00575DFD">
        <w:rPr>
          <w:noProof/>
          <w:color w:val="000000" w:themeColor="text1"/>
        </w:rPr>
        <w:t>(Proctor et al. 2015, Lee et al. 2019, Poole and Lamb 2022)</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w:t>
      </w:r>
      <w:r w:rsidR="00ED2AAF" w:rsidRPr="0047536B">
        <w:rPr>
          <w:color w:val="000000" w:themeColor="text1"/>
        </w:rPr>
        <w:lastRenderedPageBreak/>
        <w:t xml:space="preserve">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30B1A0F" w14:textId="42DB1FAB" w:rsidR="006656A3" w:rsidRPr="00DC6BED" w:rsidRDefault="005420DD" w:rsidP="00DC6BED">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676DE16E" w14:textId="77777777" w:rsidR="00575DFD" w:rsidRPr="00575DFD" w:rsidRDefault="00431D66" w:rsidP="00575DFD">
      <w:pPr>
        <w:pStyle w:val="Bibliography"/>
        <w:rPr>
          <w:color w:val="000000"/>
          <w:lang w:val="en-US"/>
        </w:rPr>
      </w:pPr>
      <w:r w:rsidRPr="0047536B">
        <w:rPr>
          <w:b/>
          <w:bCs/>
          <w:color w:val="000000" w:themeColor="text1"/>
        </w:rPr>
        <w:fldChar w:fldCharType="begin"/>
      </w:r>
      <w:r w:rsidR="00575DFD">
        <w:rPr>
          <w:b/>
          <w:bCs/>
          <w:color w:val="000000" w:themeColor="text1"/>
        </w:rPr>
        <w:instrText xml:space="preserve"> ADDIN ZOTERO_BIBL {"uncited":[],"omitted":[],"custom":[]} CSL_BIBLIOGRAPHY </w:instrText>
      </w:r>
      <w:r w:rsidRPr="0047536B">
        <w:rPr>
          <w:b/>
          <w:bCs/>
          <w:color w:val="000000" w:themeColor="text1"/>
        </w:rPr>
        <w:fldChar w:fldCharType="separate"/>
      </w:r>
      <w:r w:rsidR="00575DFD" w:rsidRPr="00575DFD">
        <w:rPr>
          <w:color w:val="000000"/>
          <w:lang w:val="en-US"/>
        </w:rPr>
        <w:t>Apps, C., D. Paetkau, B. N. McLellan, A. N. Hamilton, and B. Bateman. 2014. Grizzly bear population abundance, distribution, and connectivity across British Columbia’s southern Coast Ranges. Page 125. Aspen Wildlife Research and Ministry of Environment, Victoria, British Columbia.</w:t>
      </w:r>
    </w:p>
    <w:p w14:paraId="7D6E2767" w14:textId="77777777" w:rsidR="00575DFD" w:rsidRPr="00575DFD" w:rsidRDefault="00575DFD" w:rsidP="00575DFD">
      <w:pPr>
        <w:pStyle w:val="Bibliography"/>
        <w:rPr>
          <w:color w:val="000000"/>
          <w:lang w:val="en-US"/>
        </w:rPr>
      </w:pPr>
      <w:r w:rsidRPr="00575DFD">
        <w:rPr>
          <w:color w:val="000000"/>
          <w:lang w:val="en-US"/>
        </w:rPr>
        <w:t>Bruskotter, J. T., J. A. Vucetich, M. J. Manfredo, G. R. Karns, C. Wolf, K. Ard, N. H. Carter, J. V. López-Bao, G. Chapron, S. D. Gehrt, and W. J. Ripple. 2017. Modernization, Risk, and Conservation of the World’s Largest Carnivores. BioScience 67:646–655.</w:t>
      </w:r>
    </w:p>
    <w:p w14:paraId="05EA9095" w14:textId="77777777" w:rsidR="00575DFD" w:rsidRPr="00575DFD" w:rsidRDefault="00575DFD" w:rsidP="00575DFD">
      <w:pPr>
        <w:pStyle w:val="Bibliography"/>
        <w:rPr>
          <w:color w:val="000000"/>
          <w:lang w:val="en-US"/>
        </w:rPr>
      </w:pPr>
      <w:r w:rsidRPr="00575DFD">
        <w:rPr>
          <w:color w:val="000000"/>
          <w:lang w:val="en-US"/>
        </w:rPr>
        <w:t xml:space="preserve">Ciarniello, L. M., M. S. Boyce, D. R. Seip, and D. C. Heard. 2009. Comparison of Grizzly Bear </w:t>
      </w:r>
      <w:r w:rsidRPr="00575DFD">
        <w:rPr>
          <w:i/>
          <w:iCs/>
          <w:color w:val="000000"/>
          <w:lang w:val="en-US"/>
        </w:rPr>
        <w:t>Ursus arctos</w:t>
      </w:r>
      <w:r w:rsidRPr="00575DFD">
        <w:rPr>
          <w:color w:val="000000"/>
          <w:lang w:val="en-US"/>
        </w:rPr>
        <w:t xml:space="preserve"> Demographics in Wilderness Mountains Versus a Plateau with Resource Development. Wildlife Biology 15:247–265.</w:t>
      </w:r>
    </w:p>
    <w:p w14:paraId="12B968D7" w14:textId="77777777" w:rsidR="00575DFD" w:rsidRPr="00575DFD" w:rsidRDefault="00575DFD" w:rsidP="00575DFD">
      <w:pPr>
        <w:pStyle w:val="Bibliography"/>
        <w:rPr>
          <w:color w:val="000000"/>
          <w:lang w:val="en-US"/>
        </w:rPr>
      </w:pPr>
      <w:r w:rsidRPr="00575DFD">
        <w:rPr>
          <w:color w:val="000000"/>
          <w:lang w:val="en-US"/>
        </w:rPr>
        <w:t>Eﬀord, M. 2022a. secr: Spatially explicit capture-recapture models.</w:t>
      </w:r>
    </w:p>
    <w:p w14:paraId="6DF7C93C" w14:textId="77777777" w:rsidR="00575DFD" w:rsidRPr="00575DFD" w:rsidRDefault="00575DFD" w:rsidP="00575DFD">
      <w:pPr>
        <w:pStyle w:val="Bibliography"/>
        <w:rPr>
          <w:color w:val="000000"/>
          <w:lang w:val="en-US"/>
        </w:rPr>
      </w:pPr>
      <w:r w:rsidRPr="00575DFD">
        <w:rPr>
          <w:color w:val="000000"/>
          <w:lang w:val="en-US"/>
        </w:rPr>
        <w:lastRenderedPageBreak/>
        <w:t>Eﬀord, M. 2022b. openCR: Open population capture-recapture models.</w:t>
      </w:r>
    </w:p>
    <w:p w14:paraId="55EFE76D" w14:textId="77777777" w:rsidR="00575DFD" w:rsidRPr="00575DFD" w:rsidRDefault="00575DFD" w:rsidP="00575DFD">
      <w:pPr>
        <w:pStyle w:val="Bibliography"/>
        <w:rPr>
          <w:color w:val="000000"/>
          <w:lang w:val="en-US"/>
        </w:rPr>
      </w:pPr>
      <w:r w:rsidRPr="00575DFD">
        <w:rPr>
          <w:color w:val="000000"/>
          <w:lang w:val="en-US"/>
        </w:rPr>
        <w:t>Eneas, K. L. 2020. Influence of Livestock and Electrified Fences on Livestock Depredation and Habitat Selection by Grizzly Bears in the Mission Valley, Montana. University of Montana.</w:t>
      </w:r>
    </w:p>
    <w:p w14:paraId="6F8E1856" w14:textId="77777777" w:rsidR="00575DFD" w:rsidRPr="00575DFD" w:rsidRDefault="00575DFD" w:rsidP="00575DFD">
      <w:pPr>
        <w:pStyle w:val="Bibliography"/>
        <w:rPr>
          <w:color w:val="000000"/>
          <w:lang w:val="en-US"/>
        </w:rPr>
      </w:pPr>
      <w:r w:rsidRPr="00575DFD">
        <w:rPr>
          <w:color w:val="000000"/>
          <w:lang w:val="en-US"/>
        </w:rPr>
        <w:t>Ford, A. T., M. Barrueto, and A. P. Clevenger. 2017. Road mitigation is a demographic filter for grizzly bears: Road Crossing Behavior in Grizzly Bears. Wildlife Society Bulletin 41:712–719.</w:t>
      </w:r>
    </w:p>
    <w:p w14:paraId="39488FFB" w14:textId="77777777" w:rsidR="00575DFD" w:rsidRPr="00575DFD" w:rsidRDefault="00575DFD" w:rsidP="00575DFD">
      <w:pPr>
        <w:pStyle w:val="Bibliography"/>
        <w:rPr>
          <w:color w:val="000000"/>
          <w:lang w:val="en-US"/>
        </w:rPr>
      </w:pPr>
      <w:r w:rsidRPr="00575DFD">
        <w:rPr>
          <w:color w:val="000000"/>
          <w:lang w:val="en-US"/>
        </w:rPr>
        <w:t>Ford, A. T., B. Dorsey, T. S. Lee, and A. P. Clevenger. 2022. A before-after-control-impact study of wildlife fencing along a highway in the Canadian Rocky Mountains. Frontiers in Conservation Science 3:935420.</w:t>
      </w:r>
    </w:p>
    <w:p w14:paraId="2FC86A06" w14:textId="77777777" w:rsidR="00575DFD" w:rsidRPr="00575DFD" w:rsidRDefault="00575DFD" w:rsidP="00575DFD">
      <w:pPr>
        <w:pStyle w:val="Bibliography"/>
        <w:rPr>
          <w:color w:val="000000"/>
          <w:lang w:val="en-US"/>
        </w:rPr>
      </w:pPr>
      <w:r w:rsidRPr="00575DFD">
        <w:rPr>
          <w:color w:val="000000"/>
          <w:lang w:val="en-US"/>
        </w:rPr>
        <w:t>Frank, B. 2016. Human–Wildlife Conflicts and the Need to Include Tolerance and Coexistence: An Introductory Comment. Society &amp; Natural Resources 29:738–743.</w:t>
      </w:r>
    </w:p>
    <w:p w14:paraId="369839DA" w14:textId="77777777" w:rsidR="00575DFD" w:rsidRPr="00575DFD" w:rsidRDefault="00575DFD" w:rsidP="00575DFD">
      <w:pPr>
        <w:pStyle w:val="Bibliography"/>
        <w:rPr>
          <w:color w:val="000000"/>
          <w:lang w:val="en-US"/>
        </w:rPr>
      </w:pPr>
      <w:r w:rsidRPr="00575DFD">
        <w:rPr>
          <w:color w:val="000000"/>
          <w:lang w:val="en-US"/>
        </w:rPr>
        <w:t>Garshelis, D. L., M. L. Gibeau, and S. Herrero. 2005. Grizzly Bear Demographics in and around Banff National Park and Kananaskis Country, Alberta. The Journal of Wildlife Management 69:277–297.</w:t>
      </w:r>
    </w:p>
    <w:p w14:paraId="08F03997" w14:textId="77777777" w:rsidR="00575DFD" w:rsidRPr="00575DFD" w:rsidRDefault="00575DFD" w:rsidP="00575DFD">
      <w:pPr>
        <w:pStyle w:val="Bibliography"/>
        <w:rPr>
          <w:color w:val="000000"/>
          <w:lang w:val="en-US"/>
        </w:rPr>
      </w:pPr>
      <w:r w:rsidRPr="00575DFD">
        <w:rPr>
          <w:color w:val="000000"/>
          <w:lang w:val="en-US"/>
        </w:rPr>
        <w:t>Garshelis, D. L., K. V. Noyce, and P. L. Coy. 1998. Calculating Average Age of First Reproduction Free of the Biases Prevalent in Bear Studies. Ursus 10:437–447.</w:t>
      </w:r>
    </w:p>
    <w:p w14:paraId="02DDFDB9" w14:textId="77777777" w:rsidR="00575DFD" w:rsidRPr="00575DFD" w:rsidRDefault="00575DFD" w:rsidP="00575DFD">
      <w:pPr>
        <w:pStyle w:val="Bibliography"/>
        <w:rPr>
          <w:color w:val="000000"/>
          <w:lang w:val="en-US"/>
        </w:rPr>
      </w:pPr>
      <w:r w:rsidRPr="00575DFD">
        <w:rPr>
          <w:color w:val="000000"/>
          <w:lang w:val="en-US"/>
        </w:rPr>
        <w:t>Harris, R. B., C. C. Schwartz, R. D. Mace, and M. A. Haroldson. 2011. Study design and sampling intensity for demographic analyses of bear populations. Ursus 22:24–36.</w:t>
      </w:r>
    </w:p>
    <w:p w14:paraId="195B4799" w14:textId="77777777" w:rsidR="00575DFD" w:rsidRPr="00575DFD" w:rsidRDefault="00575DFD" w:rsidP="00575DFD">
      <w:pPr>
        <w:pStyle w:val="Bibliography"/>
        <w:rPr>
          <w:color w:val="000000"/>
          <w:lang w:val="en-US"/>
        </w:rPr>
      </w:pPr>
      <w:r w:rsidRPr="00575DFD">
        <w:rPr>
          <w:color w:val="000000"/>
          <w:lang w:val="en-US"/>
        </w:rPr>
        <w:t>Hatter, I. W., G. Mowat, and B. N. McLellan. 2018. Statistical population reconstruction to evaluate grizzly bear trends in British Columbia, Canada. Ursus 29:1.</w:t>
      </w:r>
    </w:p>
    <w:p w14:paraId="5DD6848F" w14:textId="77777777" w:rsidR="00575DFD" w:rsidRPr="00575DFD" w:rsidRDefault="00575DFD" w:rsidP="00575DFD">
      <w:pPr>
        <w:pStyle w:val="Bibliography"/>
        <w:rPr>
          <w:color w:val="000000"/>
          <w:lang w:val="en-US"/>
        </w:rPr>
      </w:pPr>
      <w:r w:rsidRPr="00575DFD">
        <w:rPr>
          <w:color w:val="000000"/>
          <w:lang w:val="en-US"/>
        </w:rPr>
        <w:lastRenderedPageBreak/>
        <w:t>Hebblewhite, M., J. A. Hilty, S. Williams, H. Locke, C. Chester, D. Johns, G. Kehm, and W. L. Francis. 2022. Can a large-landscape conservation vision contribute to achieving biodiversity targets? Conservation Science and Practice 4:e588.</w:t>
      </w:r>
    </w:p>
    <w:p w14:paraId="09A859D7" w14:textId="77777777" w:rsidR="00575DFD" w:rsidRPr="00575DFD" w:rsidRDefault="00575DFD" w:rsidP="00575DFD">
      <w:pPr>
        <w:pStyle w:val="Bibliography"/>
        <w:rPr>
          <w:color w:val="000000"/>
          <w:lang w:val="en-US"/>
        </w:rPr>
      </w:pPr>
      <w:r w:rsidRPr="00575DFD">
        <w:rPr>
          <w:color w:val="000000"/>
          <w:lang w:val="en-US"/>
        </w:rPr>
        <w:t>Interagency Grizzly Bear Study Team. 2021. Yellowstone Grizzly Bear Investigations 2021: Annual report.</w:t>
      </w:r>
    </w:p>
    <w:p w14:paraId="1A8B3233" w14:textId="77777777" w:rsidR="00575DFD" w:rsidRPr="00575DFD" w:rsidRDefault="00575DFD" w:rsidP="00575DFD">
      <w:pPr>
        <w:pStyle w:val="Bibliography"/>
        <w:rPr>
          <w:color w:val="000000"/>
          <w:lang w:val="en-US"/>
        </w:rPr>
      </w:pPr>
      <w:r w:rsidRPr="00575DFD">
        <w:rPr>
          <w:color w:val="000000"/>
          <w:lang w:val="en-US"/>
        </w:rPr>
        <w:t>Johnson, B. J. 2018. Permeability of three-strand electric fences by black bears and grizzly bears. Montana State University, Bozeman, Montana.</w:t>
      </w:r>
    </w:p>
    <w:p w14:paraId="69117EA1" w14:textId="77777777" w:rsidR="00575DFD" w:rsidRPr="00575DFD" w:rsidRDefault="00575DFD" w:rsidP="00575DFD">
      <w:pPr>
        <w:pStyle w:val="Bibliography"/>
        <w:rPr>
          <w:color w:val="000000"/>
          <w:lang w:val="en-US"/>
        </w:rPr>
      </w:pPr>
      <w:r w:rsidRPr="00575DFD">
        <w:rPr>
          <w:color w:val="000000"/>
          <w:lang w:val="en-US"/>
        </w:rPr>
        <w:t>Keay, J. A., C. T. Robbins, and S. D. Farley. 2018. Characteristics of a naturally regulated grizzly bear population. The Journal of Wildlife Management 82:789–801.</w:t>
      </w:r>
    </w:p>
    <w:p w14:paraId="5F33D7DA" w14:textId="77777777" w:rsidR="00575DFD" w:rsidRPr="00575DFD" w:rsidRDefault="00575DFD" w:rsidP="00575DFD">
      <w:pPr>
        <w:pStyle w:val="Bibliography"/>
        <w:rPr>
          <w:color w:val="000000"/>
          <w:lang w:val="en-US"/>
        </w:rPr>
      </w:pPr>
      <w:r w:rsidRPr="00575DFD">
        <w:rPr>
          <w:color w:val="000000"/>
          <w:lang w:val="en-US"/>
        </w:rPr>
        <w:t>Khorozyan, I., and M. Waltert. 2020. Variation and conservation implications of the effectiveness of anti-bear interventions. Scientific Reports 10:15341.</w:t>
      </w:r>
    </w:p>
    <w:p w14:paraId="62ECBF94" w14:textId="77777777" w:rsidR="00575DFD" w:rsidRPr="00575DFD" w:rsidRDefault="00575DFD" w:rsidP="00575DFD">
      <w:pPr>
        <w:pStyle w:val="Bibliography"/>
        <w:rPr>
          <w:color w:val="000000"/>
          <w:lang w:val="en-US"/>
        </w:rPr>
      </w:pPr>
      <w:r w:rsidRPr="00575DFD">
        <w:rPr>
          <w:color w:val="000000"/>
          <w:lang w:val="en-US"/>
        </w:rPr>
        <w:t>Kokko, H. 2006. From Individual Dispersal to Species Ranges: Perspectives for a Changing World. Science 313:789–791.</w:t>
      </w:r>
    </w:p>
    <w:p w14:paraId="2F7E747F" w14:textId="77777777" w:rsidR="00575DFD" w:rsidRPr="00575DFD" w:rsidRDefault="00575DFD" w:rsidP="00575DFD">
      <w:pPr>
        <w:pStyle w:val="Bibliography"/>
        <w:rPr>
          <w:color w:val="000000"/>
          <w:lang w:val="en-US"/>
        </w:rPr>
      </w:pPr>
      <w:r w:rsidRPr="00575DFD">
        <w:rPr>
          <w:color w:val="000000"/>
          <w:lang w:val="en-US"/>
        </w:rPr>
        <w:t>Laliberte, A. S., and W. J. Ripple. 2004. Range Contractions of North American Carnivores and Ungulates. BioScience 54:123.</w:t>
      </w:r>
    </w:p>
    <w:p w14:paraId="2147FCE9" w14:textId="77777777" w:rsidR="00575DFD" w:rsidRPr="00575DFD" w:rsidRDefault="00575DFD" w:rsidP="00575DFD">
      <w:pPr>
        <w:pStyle w:val="Bibliography"/>
        <w:rPr>
          <w:color w:val="000000"/>
          <w:lang w:val="en-US"/>
        </w:rPr>
      </w:pPr>
      <w:r w:rsidRPr="00575DFD">
        <w:rPr>
          <w:color w:val="000000"/>
          <w:lang w:val="en-US"/>
        </w:rPr>
        <w:t>Lamb, C. T., A. T. Ford, B. N. McLellan, M. F. Proctor, G. Mowat, L. Ciarniello, S. E. Nielsen, and S. Boutin. 2020. The ecology of human–carnivore coexistence. Proceedings of the National Academy of Sciences 117:17876–17883.</w:t>
      </w:r>
    </w:p>
    <w:p w14:paraId="61BE4924" w14:textId="77777777" w:rsidR="00575DFD" w:rsidRPr="00575DFD" w:rsidRDefault="00575DFD" w:rsidP="00575DFD">
      <w:pPr>
        <w:pStyle w:val="Bibliography"/>
        <w:rPr>
          <w:color w:val="000000"/>
          <w:lang w:val="en-US"/>
        </w:rPr>
      </w:pPr>
      <w:r w:rsidRPr="00575DFD">
        <w:rPr>
          <w:color w:val="000000"/>
          <w:lang w:val="en-US"/>
        </w:rPr>
        <w:t>Lamb, C. T., A. T. Ford, M. F. Proctor, J. A. Royle, G. Mowat, and S. Boutin. 2019. Genetic tagging in the Anthropocene: scaling ecology from alleles to ecosystems. Ecological Applications 29:e01876.</w:t>
      </w:r>
    </w:p>
    <w:p w14:paraId="5C08C364" w14:textId="77777777" w:rsidR="00575DFD" w:rsidRPr="00575DFD" w:rsidRDefault="00575DFD" w:rsidP="00575DFD">
      <w:pPr>
        <w:pStyle w:val="Bibliography"/>
        <w:rPr>
          <w:color w:val="000000"/>
          <w:lang w:val="en-US"/>
        </w:rPr>
      </w:pPr>
      <w:r w:rsidRPr="00575DFD">
        <w:rPr>
          <w:color w:val="000000"/>
          <w:lang w:val="en-US"/>
        </w:rPr>
        <w:lastRenderedPageBreak/>
        <w:t>Lamb, C. T., G. Mowat, B. N. McLellan, S. E. Nielsen, and S. Boutin. 2017. Forbidden fruit: human settlement and abundant fruit create an ecological trap for an apex omnivore. Journal of Animal Ecology 86:55–65.</w:t>
      </w:r>
    </w:p>
    <w:p w14:paraId="573CC0F2" w14:textId="77777777" w:rsidR="00575DFD" w:rsidRPr="00575DFD" w:rsidRDefault="00575DFD" w:rsidP="00575DFD">
      <w:pPr>
        <w:pStyle w:val="Bibliography"/>
        <w:rPr>
          <w:color w:val="000000"/>
          <w:lang w:val="en-US"/>
        </w:rPr>
      </w:pPr>
      <w:r w:rsidRPr="00575DFD">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50C2FA26" w14:textId="77777777" w:rsidR="00575DFD" w:rsidRPr="00575DFD" w:rsidRDefault="00575DFD" w:rsidP="00575DFD">
      <w:pPr>
        <w:pStyle w:val="Bibliography"/>
        <w:rPr>
          <w:color w:val="000000"/>
          <w:lang w:val="en-US"/>
        </w:rPr>
      </w:pPr>
      <w:r w:rsidRPr="00575DFD">
        <w:rPr>
          <w:color w:val="000000"/>
          <w:lang w:val="en-US"/>
        </w:rPr>
        <w:t>Lee, T., D. A. P. Clevenger, and D. C. Lamb. 2019. Amendment: Highway 3 Transportation Mitigation for Wildlife and Connectivity in Elk Valley of British Columbia. Page 60. Miistakis Institute, Calgary, Alberta.</w:t>
      </w:r>
    </w:p>
    <w:p w14:paraId="630375C5" w14:textId="77777777" w:rsidR="00575DFD" w:rsidRPr="00575DFD" w:rsidRDefault="00575DFD" w:rsidP="00575DFD">
      <w:pPr>
        <w:pStyle w:val="Bibliography"/>
        <w:rPr>
          <w:color w:val="000000"/>
          <w:lang w:val="en-US"/>
        </w:rPr>
      </w:pPr>
      <w:r w:rsidRPr="00575DFD">
        <w:rPr>
          <w:color w:val="000000"/>
          <w:lang w:val="en-US"/>
        </w:rPr>
        <w:t>Lute, M. L., and N. H. Carter. 2020. Are We Coexisting With Carnivores in the American West? Frontiers in Ecology and Evolution 8:48.</w:t>
      </w:r>
    </w:p>
    <w:p w14:paraId="16C9EAF9" w14:textId="77777777" w:rsidR="00575DFD" w:rsidRPr="00575DFD" w:rsidRDefault="00575DFD" w:rsidP="00575DFD">
      <w:pPr>
        <w:pStyle w:val="Bibliography"/>
        <w:rPr>
          <w:color w:val="000000"/>
          <w:lang w:val="en-US"/>
        </w:rPr>
      </w:pPr>
      <w:r w:rsidRPr="00575DFD">
        <w:rPr>
          <w:color w:val="000000"/>
          <w:lang w:val="en-US"/>
        </w:rPr>
        <w:t>Mace, R. D., D. W. Carney, T. Chilton-Radandt, S. A. Courville, M. A. Haroldson, R. B. Harris, J. Jonkel, B. Mclellan, M. Madel, T. L. Manley, C. C. Schwartz, C. Servheen, G. Stenhouse, J. S. Waller, and E. Wenum. 2012. Grizzly bear population vital rates and trend in the Northern Continental Divide Ecosystem, Montana: NCDE Grizzly Population Trend. The Journal of Wildlife Management 76:119–128.</w:t>
      </w:r>
    </w:p>
    <w:p w14:paraId="5B481538" w14:textId="77777777" w:rsidR="00575DFD" w:rsidRPr="00575DFD" w:rsidRDefault="00575DFD" w:rsidP="00575DFD">
      <w:pPr>
        <w:pStyle w:val="Bibliography"/>
        <w:rPr>
          <w:color w:val="000000"/>
          <w:lang w:val="en-US"/>
        </w:rPr>
      </w:pPr>
      <w:r w:rsidRPr="00575DFD">
        <w:rPr>
          <w:color w:val="000000"/>
          <w:lang w:val="en-US"/>
        </w:rPr>
        <w:t>Manfredo, M. J., E. G. Urquiza-Haas, A. W. Don Carlos, J. T. Bruskotter, and A. M. Dietsch. 2020. How anthropomorphism is changing the social context of modern wildlife conservation. Biological Conservation 241:108297.</w:t>
      </w:r>
    </w:p>
    <w:p w14:paraId="7762D91C" w14:textId="77777777" w:rsidR="00575DFD" w:rsidRPr="00575DFD" w:rsidRDefault="00575DFD" w:rsidP="00575DFD">
      <w:pPr>
        <w:pStyle w:val="Bibliography"/>
        <w:rPr>
          <w:color w:val="000000"/>
          <w:lang w:val="en-US"/>
        </w:rPr>
      </w:pPr>
      <w:r w:rsidRPr="00575DFD">
        <w:rPr>
          <w:color w:val="000000"/>
          <w:lang w:val="en-US"/>
        </w:rPr>
        <w:t>Mattson, D. J., and T. Merrill. 2002. Extirpations of Grizzly Bears in the Contiguous United States, 1850-2000. Conservation Biology 16:1123–1136.</w:t>
      </w:r>
    </w:p>
    <w:p w14:paraId="26300A39" w14:textId="77777777" w:rsidR="00575DFD" w:rsidRPr="00575DFD" w:rsidRDefault="00575DFD" w:rsidP="00575DFD">
      <w:pPr>
        <w:pStyle w:val="Bibliography"/>
        <w:rPr>
          <w:color w:val="000000"/>
          <w:lang w:val="en-US"/>
        </w:rPr>
      </w:pPr>
      <w:r w:rsidRPr="00575DFD">
        <w:rPr>
          <w:color w:val="000000"/>
          <w:lang w:val="en-US"/>
        </w:rPr>
        <w:lastRenderedPageBreak/>
        <w:t>McLellan, B. N. 1989. Dynamics of a grizzly bear population during a period of industrial resource extraction. III. Natality and rate of increase. Canadian Journal of Zoology 67:1865–1868.</w:t>
      </w:r>
    </w:p>
    <w:p w14:paraId="1C04FAB6" w14:textId="77777777" w:rsidR="00575DFD" w:rsidRPr="00575DFD" w:rsidRDefault="00575DFD" w:rsidP="00575DFD">
      <w:pPr>
        <w:pStyle w:val="Bibliography"/>
        <w:rPr>
          <w:color w:val="000000"/>
          <w:lang w:val="en-US"/>
        </w:rPr>
      </w:pPr>
      <w:r w:rsidRPr="00575DFD">
        <w:rPr>
          <w:color w:val="000000"/>
          <w:lang w:val="en-US"/>
        </w:rPr>
        <w:t>McLellan, B. N. 2015. Some mechanisms underlying variation in vital rates of grizzly bears on a multiple use landscape: Variation in Grizzly Bear Vital Rates. The Journal of Wildlife Management 79:749–765.</w:t>
      </w:r>
    </w:p>
    <w:p w14:paraId="0612CEF8" w14:textId="77777777" w:rsidR="00575DFD" w:rsidRPr="00575DFD" w:rsidRDefault="00575DFD" w:rsidP="00575DFD">
      <w:pPr>
        <w:pStyle w:val="Bibliography"/>
        <w:rPr>
          <w:color w:val="000000"/>
          <w:lang w:val="en-US"/>
        </w:rPr>
      </w:pPr>
      <w:r w:rsidRPr="00575DFD">
        <w:rPr>
          <w:color w:val="000000"/>
          <w:lang w:val="en-US"/>
        </w:rPr>
        <w:t>McLellan, B. N., G. Mowat, and C. T. Lamb. 2018. Estimating unrecorded human-caused mortalities of grizzly bears in the Flathead Valley, British Columbia, Canada. PeerJ 6:e5781.</w:t>
      </w:r>
    </w:p>
    <w:p w14:paraId="1A9AB213" w14:textId="77777777" w:rsidR="00575DFD" w:rsidRPr="00575DFD" w:rsidRDefault="00575DFD" w:rsidP="00575DFD">
      <w:pPr>
        <w:pStyle w:val="Bibliography"/>
        <w:rPr>
          <w:color w:val="000000"/>
          <w:lang w:val="en-US"/>
        </w:rPr>
      </w:pPr>
      <w:r w:rsidRPr="00575DFD">
        <w:rPr>
          <w:color w:val="000000"/>
          <w:lang w:val="en-US"/>
        </w:rPr>
        <w:t>McLellan, M. L., B. N. McLellan, R. Sollmann, and H. U. Wittmer. 2021. Vital rates of two small populations of brown bears in Canada and range‐wide relationship between population size and trend. Ecology and Evolution 11:3422–3434.</w:t>
      </w:r>
    </w:p>
    <w:p w14:paraId="3BAE3C4C" w14:textId="77777777" w:rsidR="00575DFD" w:rsidRPr="00575DFD" w:rsidRDefault="00575DFD" w:rsidP="00575DFD">
      <w:pPr>
        <w:pStyle w:val="Bibliography"/>
        <w:rPr>
          <w:color w:val="000000"/>
          <w:lang w:val="en-US"/>
        </w:rPr>
      </w:pPr>
      <w:r w:rsidRPr="00575DFD">
        <w:rPr>
          <w:color w:val="000000"/>
          <w:lang w:val="en-US"/>
        </w:rPr>
        <w:t>McLoughlin, P. D., M. K. Taylor, H. D. Cluff, R. J. Gau, and R. Mulders. 2003. Demography of barren-ground grizzly bears 81:8.</w:t>
      </w:r>
    </w:p>
    <w:p w14:paraId="264C0EB2" w14:textId="77777777" w:rsidR="00575DFD" w:rsidRPr="00575DFD" w:rsidRDefault="00575DFD" w:rsidP="00575DFD">
      <w:pPr>
        <w:pStyle w:val="Bibliography"/>
        <w:rPr>
          <w:color w:val="000000"/>
          <w:lang w:val="en-US"/>
        </w:rPr>
      </w:pPr>
      <w:r w:rsidRPr="00575DFD">
        <w:rPr>
          <w:color w:val="000000"/>
          <w:lang w:val="en-US"/>
        </w:rPr>
        <w:t>Morehouse, A. T., and M. S. Boyce. 2016. Grizzly bears without borders: Spatially explicit capture-recapture in southwestern Alberta. The Journal of Wildlife Management 80:1152–1166.</w:t>
      </w:r>
    </w:p>
    <w:p w14:paraId="4EDC8965" w14:textId="77777777" w:rsidR="00575DFD" w:rsidRPr="00575DFD" w:rsidRDefault="00575DFD" w:rsidP="00575DFD">
      <w:pPr>
        <w:pStyle w:val="Bibliography"/>
        <w:rPr>
          <w:color w:val="000000"/>
          <w:lang w:val="en-US"/>
        </w:rPr>
      </w:pPr>
      <w:r w:rsidRPr="00575DFD">
        <w:rPr>
          <w:color w:val="000000"/>
          <w:lang w:val="en-US"/>
        </w:rPr>
        <w:t>Morehouse, A. T., T. A. Graves, N. Mikle, and M. S. Boyce. 2016. Nature vs. Nurture: Evidence for Social Learning of Conflict Behaviour in Grizzly Bears. PLOS ONE 11:e0165425.</w:t>
      </w:r>
    </w:p>
    <w:p w14:paraId="7D8FD383" w14:textId="77777777" w:rsidR="00575DFD" w:rsidRPr="00575DFD" w:rsidRDefault="00575DFD" w:rsidP="00575DFD">
      <w:pPr>
        <w:pStyle w:val="Bibliography"/>
        <w:rPr>
          <w:color w:val="000000"/>
          <w:lang w:val="en-US"/>
        </w:rPr>
      </w:pPr>
      <w:r w:rsidRPr="00575DFD">
        <w:rPr>
          <w:color w:val="000000"/>
          <w:lang w:val="en-US"/>
        </w:rPr>
        <w:t>Morehouse, A. T., C. Hughes, N. Manners, J. Bectell, and T. Bruder. 2020. Carnivores and Communities: A Case Study of Human-Carnivore Conflict Mitigation in Southwestern Alberta. Frontiers in Ecology and Evolution 8:2.</w:t>
      </w:r>
    </w:p>
    <w:p w14:paraId="11B2310B" w14:textId="77777777" w:rsidR="00575DFD" w:rsidRPr="00575DFD" w:rsidRDefault="00575DFD" w:rsidP="00575DFD">
      <w:pPr>
        <w:pStyle w:val="Bibliography"/>
        <w:rPr>
          <w:color w:val="000000"/>
          <w:lang w:val="en-US"/>
        </w:rPr>
      </w:pPr>
      <w:r w:rsidRPr="00575DFD">
        <w:rPr>
          <w:color w:val="000000"/>
          <w:lang w:val="en-US"/>
        </w:rPr>
        <w:lastRenderedPageBreak/>
        <w:t>Mowat, G., L. Smit, C. Lamb, and N. Faught. 2020. South Rockies grizzly bear inventory: progress report 2006-2019. Page 25. Province of BC, Nelson, BC.</w:t>
      </w:r>
    </w:p>
    <w:p w14:paraId="7C102E90" w14:textId="77777777" w:rsidR="00575DFD" w:rsidRPr="00575DFD" w:rsidRDefault="00575DFD" w:rsidP="00575DFD">
      <w:pPr>
        <w:pStyle w:val="Bibliography"/>
        <w:rPr>
          <w:color w:val="000000"/>
          <w:lang w:val="en-US"/>
        </w:rPr>
      </w:pPr>
      <w:r w:rsidRPr="00575DFD">
        <w:rPr>
          <w:color w:val="000000"/>
          <w:lang w:val="en-US"/>
        </w:rPr>
        <w:t>Peek, J., J. Beecham, D. Garshelis, F. Messier, S. Miller, and D. Strickland. 2003. Management Of Grizzly Bears In British Columbia: A Review By An Independent Scientific Panel. Page 90. Minister of Water, Land and Air Protection Government of British Columbia, Victoria, B.C.</w:t>
      </w:r>
    </w:p>
    <w:p w14:paraId="13D733AA" w14:textId="77777777" w:rsidR="00575DFD" w:rsidRPr="00575DFD" w:rsidRDefault="00575DFD" w:rsidP="00575DFD">
      <w:pPr>
        <w:pStyle w:val="Bibliography"/>
        <w:rPr>
          <w:color w:val="000000"/>
          <w:lang w:val="en-US"/>
        </w:rPr>
      </w:pPr>
      <w:r w:rsidRPr="00575DFD">
        <w:rPr>
          <w:color w:val="000000"/>
          <w:lang w:val="en-US"/>
        </w:rPr>
        <w:t>Poole, K., and C. Lamb. 2022. Migration, movements and survival in a partially migratory elk population in southeast British Columbia. Page 56. Sparwood &amp; District Fish &amp; Wildlife Association.</w:t>
      </w:r>
    </w:p>
    <w:p w14:paraId="41E5C338" w14:textId="77777777" w:rsidR="00575DFD" w:rsidRPr="00575DFD" w:rsidRDefault="00575DFD" w:rsidP="00575DFD">
      <w:pPr>
        <w:pStyle w:val="Bibliography"/>
        <w:rPr>
          <w:color w:val="000000"/>
          <w:lang w:val="en-US"/>
        </w:rPr>
      </w:pPr>
      <w:r w:rsidRPr="00575DFD">
        <w:rPr>
          <w:color w:val="000000"/>
          <w:lang w:val="en-US"/>
        </w:rPr>
        <w:t>Proctor, M. F., S. E. Nielsen, W. F. Kasworm, C. Servheen, T. G. Radandt, A. G. Machutchon, and M. S. Boyce. 2015. Grizzly bear connectivity mapping in the Canada-United States trans-border region: Grizzly Bear Connectivity Mapping. The Journal of Wildlife Management 79:544–558.</w:t>
      </w:r>
    </w:p>
    <w:p w14:paraId="267F199B" w14:textId="77777777" w:rsidR="00575DFD" w:rsidRPr="00575DFD" w:rsidRDefault="00575DFD" w:rsidP="00575DFD">
      <w:pPr>
        <w:pStyle w:val="Bibliography"/>
        <w:rPr>
          <w:color w:val="000000"/>
          <w:lang w:val="en-US"/>
        </w:rPr>
      </w:pPr>
      <w:r w:rsidRPr="00575DFD">
        <w:rPr>
          <w:color w:val="000000"/>
          <w:lang w:val="en-US"/>
        </w:rPr>
        <w:t>Proctor, M., W. Kasworm, K. Annis, A. MacHutchon, J. Teisberg, T. Radandt, and C. Servheen. 2018. Conservation of Threatened Canada-USA Trans-border Grizzly Bears Linked to Comprehensive Conflict Reduction. Human–Wildlife Interactions 12.</w:t>
      </w:r>
    </w:p>
    <w:p w14:paraId="7506161D" w14:textId="77777777" w:rsidR="00575DFD" w:rsidRPr="00575DFD" w:rsidRDefault="00575DFD" w:rsidP="00575DFD">
      <w:pPr>
        <w:pStyle w:val="Bibliography"/>
        <w:rPr>
          <w:color w:val="000000"/>
          <w:lang w:val="en-US"/>
        </w:rPr>
      </w:pPr>
      <w:r w:rsidRPr="00575DFD">
        <w:rPr>
          <w:color w:val="000000"/>
          <w:lang w:val="en-US"/>
        </w:rPr>
        <w:t>R Core Team. 2021. R: A language and environment for statistical computing. R Foundation for Statistical Computing, Vienna, Austria.</w:t>
      </w:r>
    </w:p>
    <w:p w14:paraId="058B4954" w14:textId="77777777" w:rsidR="00575DFD" w:rsidRPr="00575DFD" w:rsidRDefault="00575DFD" w:rsidP="00575DFD">
      <w:pPr>
        <w:pStyle w:val="Bibliography"/>
        <w:rPr>
          <w:color w:val="000000"/>
          <w:lang w:val="en-US"/>
        </w:rPr>
      </w:pPr>
      <w:r w:rsidRPr="00575DFD">
        <w:rPr>
          <w:color w:val="000000"/>
          <w:lang w:val="en-US"/>
        </w:rPr>
        <w:t>Sawaya, M. A., S. T. Kalinowski, and A. P. Clevenger. 2014. Genetic connectivity for two bear species at wildlife crossing structures in Banff National Park. Proceedings of the Royal Society B: Biological Sciences 281:20131705.</w:t>
      </w:r>
    </w:p>
    <w:p w14:paraId="4B88D97B" w14:textId="77777777" w:rsidR="00575DFD" w:rsidRPr="00575DFD" w:rsidRDefault="00575DFD" w:rsidP="00575DFD">
      <w:pPr>
        <w:pStyle w:val="Bibliography"/>
        <w:rPr>
          <w:color w:val="000000"/>
          <w:lang w:val="en-US"/>
        </w:rPr>
      </w:pPr>
      <w:r w:rsidRPr="00575DFD">
        <w:rPr>
          <w:color w:val="000000"/>
          <w:lang w:val="en-US"/>
        </w:rPr>
        <w:t xml:space="preserve">Schwartz, C. C., M. A. Haroldson, G. C. White, R. B. Harris, S. Cherry, K. A. Keating, D. Moody, and C. Servheen. 2006. Temporal, Spatial, and Environmental Influences on the </w:t>
      </w:r>
      <w:r w:rsidRPr="00575DFD">
        <w:rPr>
          <w:color w:val="000000"/>
          <w:lang w:val="en-US"/>
        </w:rPr>
        <w:lastRenderedPageBreak/>
        <w:t>Demographics of Grizzly Bears in the Greater Yellowstone Ecosystem. Wildlife Monographs 161:1–68.</w:t>
      </w:r>
    </w:p>
    <w:p w14:paraId="5C0C25D7" w14:textId="77777777" w:rsidR="00575DFD" w:rsidRPr="00575DFD" w:rsidRDefault="00575DFD" w:rsidP="00575DFD">
      <w:pPr>
        <w:pStyle w:val="Bibliography"/>
        <w:rPr>
          <w:color w:val="000000"/>
          <w:lang w:val="en-US"/>
        </w:rPr>
      </w:pPr>
      <w:r w:rsidRPr="00575DFD">
        <w:rPr>
          <w:color w:val="000000"/>
          <w:lang w:val="en-US"/>
        </w:rPr>
        <w:t>Schwartz, C. C., K. A. Keating, H. V. Reynolds, V. G. Barnes, R. A. Sellers, J. E. Swenson, S. D. Miller, B. N. McLellan, J. Keay, R. McCann, M. Gibeau, W. F. Wakkinen, R. D. Mace, W. Kasworm, R. Smith, and S. Herrero. 2003. Reproductive maturation and senescence in the female brown bear:11.</w:t>
      </w:r>
    </w:p>
    <w:p w14:paraId="591480FF" w14:textId="77777777" w:rsidR="00575DFD" w:rsidRPr="00575DFD" w:rsidRDefault="00575DFD" w:rsidP="00575DFD">
      <w:pPr>
        <w:pStyle w:val="Bibliography"/>
        <w:rPr>
          <w:color w:val="000000"/>
          <w:lang w:val="en-US"/>
        </w:rPr>
      </w:pPr>
      <w:r w:rsidRPr="00575DFD">
        <w:rPr>
          <w:color w:val="000000"/>
          <w:lang w:val="en-US"/>
        </w:rPr>
        <w:t>Smith, T. S., S. Herrero, T. D. Debruyn, and J. M. Wilder. 2008. Efficacy of Bear Deterrent Spray in Alaska. Journal of Wildlife Management 72:640–645.</w:t>
      </w:r>
    </w:p>
    <w:p w14:paraId="02A592F4" w14:textId="77777777" w:rsidR="00575DFD" w:rsidRPr="00575DFD" w:rsidRDefault="00575DFD" w:rsidP="00575DFD">
      <w:pPr>
        <w:pStyle w:val="Bibliography"/>
        <w:rPr>
          <w:color w:val="000000"/>
          <w:lang w:val="en-US"/>
        </w:rPr>
      </w:pPr>
      <w:r w:rsidRPr="00575DFD">
        <w:rPr>
          <w:color w:val="000000"/>
          <w:lang w:val="en-US"/>
        </w:rPr>
        <w:t>St. Clair, C. C., J. Backs, A. Friesen, A. Gangadharan, P. Gilhooly, M. Murray, and S. Pollock. 2019. Animal learning may contribute to both problems and solutions for wildlife–train collisions. Philosophical Transactions of the Royal Society B: Biological Sciences 374:20180050.</w:t>
      </w:r>
    </w:p>
    <w:p w14:paraId="250345BA" w14:textId="77777777" w:rsidR="00575DFD" w:rsidRPr="00575DFD" w:rsidRDefault="00575DFD" w:rsidP="00575DFD">
      <w:pPr>
        <w:pStyle w:val="Bibliography"/>
        <w:rPr>
          <w:color w:val="000000"/>
          <w:lang w:val="en-US"/>
        </w:rPr>
      </w:pPr>
      <w:r w:rsidRPr="00575DFD">
        <w:rPr>
          <w:color w:val="000000"/>
          <w:lang w:val="en-US"/>
        </w:rPr>
        <w:t>Wakkinen, W. L., and W. F. Kasworm. 2004. Demographics and population trends of grizzly bears in the Cabinet–Yaak and Selkirk Ecosystems of British Columbia, Idaho, Montana, and Washington:12.</w:t>
      </w:r>
    </w:p>
    <w:p w14:paraId="0996B510" w14:textId="77777777" w:rsidR="00575DFD" w:rsidRPr="00575DFD" w:rsidRDefault="00575DFD" w:rsidP="00575DFD">
      <w:pPr>
        <w:pStyle w:val="Bibliography"/>
        <w:rPr>
          <w:color w:val="000000"/>
          <w:lang w:val="en-US"/>
        </w:rPr>
      </w:pPr>
      <w:r w:rsidRPr="00575DFD">
        <w:rPr>
          <w:color w:val="000000"/>
          <w:lang w:val="en-US"/>
        </w:rPr>
        <w:t>Whittington, J., M. Hebblewhite, and R. B. Chandler. 2018. Generalized spatial mark-resight models with an application to grizzly bears. Journal of Applied Ecology 55:157–168.</w:t>
      </w:r>
    </w:p>
    <w:p w14:paraId="645AC80A" w14:textId="4EAFDA5C"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22E052AD" w14:textId="77777777" w:rsidR="006656A3" w:rsidRDefault="006656A3" w:rsidP="0002368A">
      <w:pPr>
        <w:spacing w:line="480" w:lineRule="auto"/>
        <w:rPr>
          <w:b/>
          <w:bCs/>
        </w:rPr>
      </w:pPr>
    </w:p>
    <w:p w14:paraId="4E5C8377" w14:textId="77777777" w:rsidR="006656A3" w:rsidRDefault="006656A3" w:rsidP="0002368A">
      <w:pPr>
        <w:spacing w:line="480" w:lineRule="auto"/>
        <w:rPr>
          <w:b/>
          <w:bCs/>
        </w:rPr>
      </w:pPr>
    </w:p>
    <w:p w14:paraId="3ED8107A" w14:textId="77777777" w:rsidR="006656A3" w:rsidRDefault="006656A3" w:rsidP="0002368A">
      <w:pPr>
        <w:spacing w:line="480" w:lineRule="auto"/>
        <w:rPr>
          <w:b/>
          <w:bCs/>
        </w:rPr>
      </w:pPr>
    </w:p>
    <w:p w14:paraId="77D97C4C" w14:textId="77777777" w:rsidR="006656A3" w:rsidRDefault="006656A3" w:rsidP="0002368A">
      <w:pPr>
        <w:spacing w:line="480" w:lineRule="auto"/>
        <w:rPr>
          <w:b/>
          <w:bCs/>
        </w:rPr>
      </w:pPr>
    </w:p>
    <w:p w14:paraId="4A9272E6" w14:textId="77777777" w:rsidR="006656A3" w:rsidRDefault="006656A3" w:rsidP="0002368A">
      <w:pPr>
        <w:spacing w:line="480" w:lineRule="auto"/>
        <w:rPr>
          <w:b/>
          <w:bCs/>
        </w:rPr>
      </w:pPr>
    </w:p>
    <w:p w14:paraId="6BB3EC26" w14:textId="77777777" w:rsidR="006656A3" w:rsidRDefault="006656A3" w:rsidP="0002368A">
      <w:pPr>
        <w:spacing w:line="480" w:lineRule="auto"/>
        <w:rPr>
          <w:b/>
          <w:bCs/>
        </w:rPr>
      </w:pPr>
    </w:p>
    <w:p w14:paraId="26262303" w14:textId="77777777" w:rsidR="006656A3" w:rsidRDefault="006656A3" w:rsidP="0002368A">
      <w:pPr>
        <w:spacing w:line="480" w:lineRule="auto"/>
        <w:rPr>
          <w:b/>
          <w:bCs/>
        </w:rPr>
      </w:pPr>
    </w:p>
    <w:p w14:paraId="560686DA" w14:textId="77777777" w:rsidR="006656A3" w:rsidRDefault="006656A3" w:rsidP="0002368A">
      <w:pPr>
        <w:spacing w:line="480" w:lineRule="auto"/>
        <w:rPr>
          <w:b/>
          <w:bCs/>
        </w:rPr>
      </w:pPr>
    </w:p>
    <w:p w14:paraId="5057159D" w14:textId="77777777" w:rsidR="006656A3" w:rsidRDefault="006656A3" w:rsidP="0002368A">
      <w:pPr>
        <w:spacing w:line="480" w:lineRule="auto"/>
        <w:rPr>
          <w:b/>
          <w:bCs/>
        </w:rPr>
      </w:pPr>
    </w:p>
    <w:p w14:paraId="69302777" w14:textId="77777777" w:rsidR="006656A3" w:rsidRDefault="006656A3" w:rsidP="0002368A">
      <w:pPr>
        <w:spacing w:line="480" w:lineRule="auto"/>
        <w:rPr>
          <w:b/>
          <w:bCs/>
        </w:rPr>
      </w:pPr>
    </w:p>
    <w:p w14:paraId="2A049891" w14:textId="77777777" w:rsidR="006656A3" w:rsidRDefault="006656A3" w:rsidP="0002368A">
      <w:pPr>
        <w:spacing w:line="480" w:lineRule="auto"/>
        <w:rPr>
          <w:b/>
          <w:bCs/>
        </w:rPr>
      </w:pPr>
    </w:p>
    <w:p w14:paraId="69E71828" w14:textId="77777777" w:rsidR="006656A3" w:rsidRDefault="006656A3" w:rsidP="0002368A">
      <w:pPr>
        <w:spacing w:line="480" w:lineRule="auto"/>
        <w:rPr>
          <w:b/>
          <w:bCs/>
        </w:rPr>
      </w:pPr>
    </w:p>
    <w:p w14:paraId="09AA9645" w14:textId="77777777" w:rsidR="006656A3" w:rsidRDefault="006656A3" w:rsidP="0002368A">
      <w:pPr>
        <w:spacing w:line="480" w:lineRule="auto"/>
        <w:rPr>
          <w:b/>
          <w:bCs/>
        </w:rPr>
      </w:pPr>
    </w:p>
    <w:p w14:paraId="074BEE97" w14:textId="77777777" w:rsidR="006656A3" w:rsidRDefault="006656A3" w:rsidP="0002368A">
      <w:pPr>
        <w:spacing w:line="480" w:lineRule="auto"/>
        <w:rPr>
          <w:b/>
          <w:bCs/>
        </w:rPr>
      </w:pPr>
    </w:p>
    <w:p w14:paraId="33F4FA23" w14:textId="77777777" w:rsidR="006656A3" w:rsidRDefault="006656A3" w:rsidP="0002368A">
      <w:pPr>
        <w:spacing w:line="480" w:lineRule="auto"/>
        <w:rPr>
          <w:b/>
          <w:bCs/>
        </w:rPr>
      </w:pPr>
    </w:p>
    <w:p w14:paraId="2F4D9B2D" w14:textId="77777777" w:rsidR="006656A3" w:rsidRDefault="006656A3" w:rsidP="0002368A">
      <w:pPr>
        <w:spacing w:line="480" w:lineRule="auto"/>
        <w:rPr>
          <w:b/>
          <w:bCs/>
        </w:rPr>
      </w:pPr>
    </w:p>
    <w:p w14:paraId="10E48521" w14:textId="77777777" w:rsidR="006656A3" w:rsidRDefault="006656A3" w:rsidP="0002368A">
      <w:pPr>
        <w:spacing w:line="480" w:lineRule="auto"/>
        <w:rPr>
          <w:b/>
          <w:bCs/>
        </w:rPr>
      </w:pPr>
    </w:p>
    <w:p w14:paraId="63024294" w14:textId="49B79342" w:rsidR="00760509" w:rsidRDefault="006656A3" w:rsidP="006656A3">
      <w:pPr>
        <w:tabs>
          <w:tab w:val="center" w:pos="4680"/>
        </w:tabs>
        <w:spacing w:line="480" w:lineRule="auto"/>
        <w:rPr>
          <w:b/>
          <w:bCs/>
        </w:rPr>
      </w:pPr>
      <w:r w:rsidRPr="006656A3">
        <w:rPr>
          <w:b/>
          <w:bCs/>
        </w:rPr>
        <w:t>FIGURE CAPTIONS</w:t>
      </w:r>
      <w:r>
        <w:rPr>
          <w:b/>
          <w:bCs/>
        </w:rPr>
        <w:tab/>
      </w:r>
    </w:p>
    <w:p w14:paraId="22991575" w14:textId="0F8EF4B9" w:rsidR="006656A3" w:rsidRPr="006656A3" w:rsidRDefault="006656A3" w:rsidP="006656A3">
      <w:pPr>
        <w:tabs>
          <w:tab w:val="center" w:pos="4680"/>
        </w:tabs>
        <w:spacing w:line="480" w:lineRule="auto"/>
        <w:rPr>
          <w:b/>
          <w:bCs/>
        </w:rPr>
      </w:pPr>
      <w:del w:id="178" w:author="Clayton Lamb" w:date="2023-05-30T07:05:00Z">
        <w:r>
          <w:rPr>
            <w:b/>
            <w:bCs/>
            <w:noProof/>
          </w:rPr>
          <w:lastRenderedPageBreak/>
          <w:drawing>
            <wp:inline distT="0" distB="0" distL="0" distR="0" wp14:anchorId="7A4F218A" wp14:editId="2AF8EF63">
              <wp:extent cx="4903678" cy="6129598"/>
              <wp:effectExtent l="0" t="0" r="0" b="5080"/>
              <wp:docPr id="1568119853" name="Picture 1568119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3678" cy="6129598"/>
                      </a:xfrm>
                      <a:prstGeom prst="rect">
                        <a:avLst/>
                      </a:prstGeom>
                    </pic:spPr>
                  </pic:pic>
                </a:graphicData>
              </a:graphic>
            </wp:inline>
          </w:drawing>
        </w:r>
      </w:del>
      <w:ins w:id="179" w:author="Clayton Lamb" w:date="2023-05-30T07:05:00Z">
        <w:r>
          <w:rPr>
            <w:b/>
            <w:bCs/>
            <w:noProof/>
          </w:rPr>
          <w:drawing>
            <wp:inline distT="0" distB="0" distL="0" distR="0" wp14:anchorId="7A4F218A" wp14:editId="5BFECF45">
              <wp:extent cx="4881358" cy="61016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3679" cy="6129598"/>
                      </a:xfrm>
                      <a:prstGeom prst="rect">
                        <a:avLst/>
                      </a:prstGeom>
                    </pic:spPr>
                  </pic:pic>
                </a:graphicData>
              </a:graphic>
            </wp:inline>
          </w:drawing>
        </w:r>
      </w:ins>
    </w:p>
    <w:p w14:paraId="689088B5" w14:textId="77777777" w:rsidR="0002368A" w:rsidRPr="0047536B" w:rsidRDefault="0002368A" w:rsidP="0002368A">
      <w:pPr>
        <w:pStyle w:val="Caption"/>
        <w:spacing w:line="480" w:lineRule="auto"/>
        <w:rPr>
          <w:b/>
          <w:bCs/>
          <w:i w:val="0"/>
          <w:iCs w:val="0"/>
          <w:color w:val="000000" w:themeColor="text1"/>
          <w:sz w:val="24"/>
          <w:szCs w:val="24"/>
        </w:rPr>
      </w:pPr>
      <w:bookmarkStart w:id="180"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180"/>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ins w:id="181" w:author="Clayton Lamb" w:date="2023-05-30T07:05:00Z">
        <w:r w:rsidR="003C376F">
          <w:rPr>
            <w:i w:val="0"/>
            <w:iCs w:val="0"/>
            <w:color w:val="000000" w:themeColor="text1"/>
            <w:sz w:val="24"/>
            <w:szCs w:val="24"/>
          </w:rPr>
          <w:t xml:space="preserve"> Building density from Microsoft Building </w:t>
        </w:r>
        <w:proofErr w:type="spellStart"/>
        <w:r w:rsidR="003C376F">
          <w:rPr>
            <w:i w:val="0"/>
            <w:iCs w:val="0"/>
            <w:color w:val="000000" w:themeColor="text1"/>
            <w:sz w:val="24"/>
            <w:szCs w:val="24"/>
          </w:rPr>
          <w:t>Footrpints</w:t>
        </w:r>
        <w:proofErr w:type="spellEnd"/>
        <w:r w:rsidR="003C376F">
          <w:rPr>
            <w:i w:val="0"/>
            <w:iCs w:val="0"/>
            <w:color w:val="000000" w:themeColor="text1"/>
            <w:sz w:val="24"/>
            <w:szCs w:val="24"/>
          </w:rPr>
          <w:t xml:space="preserve"> (</w:t>
        </w:r>
        <w:r w:rsidR="003C376F" w:rsidRPr="003C376F">
          <w:rPr>
            <w:i w:val="0"/>
            <w:iCs w:val="0"/>
            <w:color w:val="000000" w:themeColor="text1"/>
            <w:sz w:val="24"/>
            <w:szCs w:val="24"/>
          </w:rPr>
          <w:t>https://github.com/Microsoft/CanadianBuildingFootprints</w:t>
        </w:r>
        <w:r w:rsidR="003C376F">
          <w:rPr>
            <w:i w:val="0"/>
            <w:iCs w:val="0"/>
            <w:color w:val="000000" w:themeColor="text1"/>
            <w:sz w:val="24"/>
            <w:szCs w:val="24"/>
          </w:rPr>
          <w:t>).</w:t>
        </w:r>
      </w:ins>
    </w:p>
    <w:p w14:paraId="0BD9656C" w14:textId="04994589" w:rsidR="0002368A" w:rsidRPr="0047536B" w:rsidRDefault="006656A3" w:rsidP="0002368A">
      <w:pPr>
        <w:keepNext/>
        <w:spacing w:line="480" w:lineRule="auto"/>
        <w:rPr>
          <w:color w:val="000000" w:themeColor="text1"/>
        </w:rPr>
      </w:pPr>
      <w:del w:id="182" w:author="Clayton Lamb" w:date="2023-05-30T07:05:00Z">
        <w:r>
          <w:rPr>
            <w:noProof/>
            <w:color w:val="000000" w:themeColor="text1"/>
          </w:rPr>
          <w:lastRenderedPageBreak/>
          <w:drawing>
            <wp:inline distT="0" distB="0" distL="0" distR="0" wp14:anchorId="070D4AE6" wp14:editId="6DD10415">
              <wp:extent cx="5943600" cy="4160519"/>
              <wp:effectExtent l="0" t="0" r="0" b="5715"/>
              <wp:docPr id="1741317815" name="Picture 1741317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60519"/>
                      </a:xfrm>
                      <a:prstGeom prst="rect">
                        <a:avLst/>
                      </a:prstGeom>
                    </pic:spPr>
                  </pic:pic>
                </a:graphicData>
              </a:graphic>
            </wp:inline>
          </w:drawing>
        </w:r>
      </w:del>
      <w:ins w:id="183" w:author="Clayton Lamb" w:date="2023-05-30T07:05:00Z">
        <w:r>
          <w:rPr>
            <w:noProof/>
            <w:color w:val="000000" w:themeColor="text1"/>
          </w:rPr>
          <w:drawing>
            <wp:inline distT="0" distB="0" distL="0" distR="0" wp14:anchorId="070D4AE6" wp14:editId="53EDC27D">
              <wp:extent cx="5943600" cy="41605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ins>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184"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184"/>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17CF49A0" w:rsidR="0002368A" w:rsidRPr="0047536B" w:rsidRDefault="006656A3" w:rsidP="0002368A">
      <w:pPr>
        <w:pStyle w:val="Caption"/>
        <w:keepNext/>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064842A4" wp14:editId="68559D63">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522595"/>
                    </a:xfrm>
                    <a:prstGeom prst="rect">
                      <a:avLst/>
                    </a:prstGeom>
                  </pic:spPr>
                </pic:pic>
              </a:graphicData>
            </a:graphic>
          </wp:inline>
        </w:drawing>
      </w: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xml:space="preserve">.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w:t>
      </w:r>
      <w:r w:rsidRPr="0047536B">
        <w:rPr>
          <w:i w:val="0"/>
          <w:iCs w:val="0"/>
          <w:color w:val="000000" w:themeColor="text1"/>
          <w:sz w:val="24"/>
          <w:szCs w:val="24"/>
        </w:rPr>
        <w:lastRenderedPageBreak/>
        <w:t>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54B29792" w:rsidR="0002368A" w:rsidRPr="0047536B" w:rsidRDefault="006656A3" w:rsidP="0002368A">
      <w:pPr>
        <w:keepNext/>
        <w:spacing w:line="480" w:lineRule="auto"/>
        <w:rPr>
          <w:color w:val="000000" w:themeColor="text1"/>
        </w:rPr>
      </w:pPr>
      <w:del w:id="185" w:author="Clayton Lamb" w:date="2023-05-30T07:05:00Z">
        <w:r>
          <w:rPr>
            <w:noProof/>
            <w:color w:val="000000" w:themeColor="text1"/>
          </w:rPr>
          <w:drawing>
            <wp:inline distT="0" distB="0" distL="0" distR="0" wp14:anchorId="626D8EE8" wp14:editId="0BFD447A">
              <wp:extent cx="5626100" cy="4760547"/>
              <wp:effectExtent l="0" t="0" r="0" b="2540"/>
              <wp:docPr id="9372357" name="Picture 9372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38514" cy="4771051"/>
                      </a:xfrm>
                      <a:prstGeom prst="rect">
                        <a:avLst/>
                      </a:prstGeom>
                    </pic:spPr>
                  </pic:pic>
                </a:graphicData>
              </a:graphic>
            </wp:inline>
          </w:drawing>
        </w:r>
      </w:del>
      <w:ins w:id="186" w:author="Clayton Lamb" w:date="2023-05-30T07:05:00Z">
        <w:r>
          <w:rPr>
            <w:noProof/>
            <w:color w:val="000000" w:themeColor="text1"/>
          </w:rPr>
          <w:drawing>
            <wp:inline distT="0" distB="0" distL="0" distR="0" wp14:anchorId="626D8EE8" wp14:editId="59621110">
              <wp:extent cx="4683095" cy="3782500"/>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3318" cy="3814988"/>
                      </a:xfrm>
                      <a:prstGeom prst="rect">
                        <a:avLst/>
                      </a:prstGeom>
                    </pic:spPr>
                  </pic:pic>
                </a:graphicData>
              </a:graphic>
            </wp:inline>
          </w:drawing>
        </w:r>
      </w:ins>
    </w:p>
    <w:p w14:paraId="1F15943F" w14:textId="50F69D68" w:rsidR="0002368A" w:rsidRPr="0047536B" w:rsidRDefault="0002368A" w:rsidP="0002368A">
      <w:pPr>
        <w:pStyle w:val="Caption"/>
        <w:spacing w:line="480" w:lineRule="auto"/>
        <w:rPr>
          <w:i w:val="0"/>
          <w:iCs w:val="0"/>
          <w:smallCaps/>
          <w:color w:val="000000" w:themeColor="text1"/>
          <w:sz w:val="24"/>
          <w:szCs w:val="24"/>
          <w:vertAlign w:val="superscript"/>
        </w:rPr>
      </w:pPr>
      <w:bookmarkStart w:id="187"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187"/>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sq.km/year). The mean number of conflicts per 10,000 sq.km/year is 5.8 across the province. The Lower Skeena valley near Kitimat and Terrace in west-central BC has a similar rate (64.8) to the </w:t>
      </w:r>
      <w:r w:rsidRPr="0047536B">
        <w:rPr>
          <w:i w:val="0"/>
          <w:iCs w:val="0"/>
          <w:color w:val="000000" w:themeColor="text1"/>
          <w:sz w:val="24"/>
          <w:szCs w:val="24"/>
        </w:rPr>
        <w:lastRenderedPageBreak/>
        <w:t>Elk Valley.</w:t>
      </w:r>
      <w:del w:id="188" w:author="Clayton Lamb" w:date="2023-05-30T07:05:00Z">
        <w:r w:rsidR="006656A3">
          <w:rPr>
            <w:i w:val="0"/>
            <w:iCs w:val="0"/>
            <w:smallCaps/>
            <w:noProof/>
            <w:color w:val="000000" w:themeColor="text1"/>
            <w:sz w:val="24"/>
            <w:szCs w:val="24"/>
            <w:vertAlign w:val="superscript"/>
          </w:rPr>
          <w:drawing>
            <wp:inline distT="0" distB="0" distL="0" distR="0" wp14:anchorId="2001770D" wp14:editId="22B526DE">
              <wp:extent cx="5943600" cy="5486400"/>
              <wp:effectExtent l="0" t="0" r="0" b="0"/>
              <wp:docPr id="1811426708" name="Picture 1811426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del>
      <w:ins w:id="189" w:author="Clayton Lamb" w:date="2023-05-30T07:05:00Z">
        <w:r w:rsidR="006656A3">
          <w:rPr>
            <w:i w:val="0"/>
            <w:iCs w:val="0"/>
            <w:smallCaps/>
            <w:noProof/>
            <w:color w:val="000000" w:themeColor="text1"/>
            <w:sz w:val="24"/>
            <w:szCs w:val="24"/>
            <w:vertAlign w:val="superscript"/>
          </w:rPr>
          <w:drawing>
            <wp:inline distT="0" distB="0" distL="0" distR="0" wp14:anchorId="2001770D" wp14:editId="363B3A73">
              <wp:extent cx="5943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p>
    <w:p w14:paraId="19E4F960" w14:textId="77777777" w:rsidR="0002368A" w:rsidRPr="0047536B" w:rsidRDefault="0002368A" w:rsidP="0002368A">
      <w:pPr>
        <w:keepNext/>
        <w:spacing w:line="480" w:lineRule="auto"/>
        <w:rPr>
          <w:color w:val="000000" w:themeColor="text1"/>
        </w:rPr>
      </w:pPr>
    </w:p>
    <w:p w14:paraId="003F8C1B" w14:textId="03F31909" w:rsidR="0002368A" w:rsidRPr="0047536B" w:rsidRDefault="0002368A" w:rsidP="0002368A">
      <w:pPr>
        <w:pStyle w:val="Caption"/>
        <w:spacing w:line="480" w:lineRule="auto"/>
        <w:rPr>
          <w:i w:val="0"/>
          <w:iCs w:val="0"/>
          <w:color w:val="000000" w:themeColor="text1"/>
          <w:sz w:val="24"/>
          <w:szCs w:val="24"/>
        </w:rPr>
      </w:pPr>
      <w:bookmarkStart w:id="190"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190"/>
      <w:ins w:id="191" w:author="Clayton Lamb" w:date="2023-05-30T07:05:00Z">
        <w:r w:rsidRPr="0047536B">
          <w:rPr>
            <w:i w:val="0"/>
            <w:iCs w:val="0"/>
            <w:color w:val="000000" w:themeColor="text1"/>
            <w:sz w:val="24"/>
            <w:szCs w:val="24"/>
          </w:rPr>
          <w:t>. Elk Valley grizzly bear demographic data collected between 2016 and 2022. Distributions represent the density of bootstrapped samples. A) Annual survival rates with standard error bars. B) Reproductive rates with standard error bars. C) Comparison between Elk Valley survival rates and published rates from across North America; error bars are 95% C</w:t>
        </w:r>
        <w:r w:rsidR="009946FF">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145128">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 xml:space="preserve">(McLoughlin et al. 2003, Wakkinen and Kasworm 2004, Garshelis et al. 2005, Schwartz et al. </w:t>
        </w:r>
        <w:r w:rsidR="007E05A3">
          <w:rPr>
            <w:i w:val="0"/>
            <w:iCs w:val="0"/>
            <w:noProof/>
            <w:color w:val="000000" w:themeColor="text1"/>
            <w:sz w:val="24"/>
            <w:szCs w:val="24"/>
          </w:rPr>
          <w:lastRenderedPageBreak/>
          <w:t>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ins>
      <w:del w:id="192" w:author="Clayton Lamb" w:date="2023-05-30T07:05:00Z">
        <w:r w:rsidRPr="0047536B">
          <w:rPr>
            <w:i w:val="0"/>
            <w:iCs w:val="0"/>
            <w:color w:val="000000" w:themeColor="text1"/>
            <w:sz w:val="24"/>
            <w:szCs w:val="24"/>
          </w:rPr>
          <w:delText>. Elk Valley grizzly bear demographic data collected between 2016 and 2022. Distributions represent the density of bootstrapped samples. A) Annual survival rates with standard error bars. B) Reproductive rates with standard error bars. C) Comparison between Elk Valley survival rates and published rates from across North America; error bars are 95% C</w:delText>
        </w:r>
        <w:r w:rsidR="007E05A3" w:rsidRPr="0047536B">
          <w:rPr>
            <w:i w:val="0"/>
            <w:iCs w:val="0"/>
            <w:color w:val="000000" w:themeColor="text1"/>
            <w:sz w:val="24"/>
            <w:szCs w:val="24"/>
          </w:rPr>
          <w:delText>i</w:delText>
        </w:r>
        <w:r w:rsidRPr="0047536B">
          <w:rPr>
            <w:i w:val="0"/>
            <w:iCs w:val="0"/>
            <w:color w:val="000000" w:themeColor="text1"/>
            <w:sz w:val="24"/>
            <w:szCs w:val="24"/>
          </w:rPr>
          <w:delText>s</w:delText>
        </w:r>
        <w:r w:rsidR="007E05A3">
          <w:rPr>
            <w:i w:val="0"/>
            <w:iCs w:val="0"/>
            <w:color w:val="000000" w:themeColor="text1"/>
            <w:sz w:val="24"/>
            <w:szCs w:val="24"/>
          </w:rPr>
          <w:delText xml:space="preserve"> </w:delText>
        </w:r>
        <w:r w:rsidR="007E05A3">
          <w:rPr>
            <w:i w:val="0"/>
            <w:iCs w:val="0"/>
            <w:color w:val="000000" w:themeColor="text1"/>
            <w:sz w:val="24"/>
            <w:szCs w:val="24"/>
          </w:rPr>
          <w:fldChar w:fldCharType="begin"/>
        </w:r>
        <w:r w:rsidR="007E05A3">
          <w:rPr>
            <w:i w:val="0"/>
            <w:iCs w:val="0"/>
            <w:color w:val="000000" w:themeColor="text1"/>
            <w:sz w:val="24"/>
            <w:szCs w:val="24"/>
          </w:rPr>
          <w:del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delInstrText>
        </w:r>
        <w:r w:rsidR="007E05A3">
          <w:rPr>
            <w:i w:val="0"/>
            <w:iCs w:val="0"/>
            <w:color w:val="000000" w:themeColor="text1"/>
            <w:sz w:val="24"/>
            <w:szCs w:val="24"/>
          </w:rPr>
          <w:fldChar w:fldCharType="separate"/>
        </w:r>
        <w:r w:rsidR="007E05A3">
          <w:rPr>
            <w:i w:val="0"/>
            <w:iCs w:val="0"/>
            <w:noProof/>
            <w:color w:val="000000" w:themeColor="text1"/>
            <w:sz w:val="24"/>
            <w:szCs w:val="24"/>
          </w:rPr>
          <w:delText>(McLoughlin et al. 2003, Wakkinen and Kasworm 2004, Garshelis et al. 2005, Schwartz et al. 2006, Ciarniello et al. 2009, Harris et al. 2011, McLellan 2015, Keay et al. 2018)</w:delText>
        </w:r>
        <w:r w:rsidR="007E05A3">
          <w:rPr>
            <w:i w:val="0"/>
            <w:iCs w:val="0"/>
            <w:color w:val="000000" w:themeColor="text1"/>
            <w:sz w:val="24"/>
            <w:szCs w:val="24"/>
          </w:rPr>
          <w:fldChar w:fldCharType="end"/>
        </w:r>
        <w:r w:rsidRPr="0047536B">
          <w:rPr>
            <w:i w:val="0"/>
            <w:iCs w:val="0"/>
            <w:color w:val="000000" w:themeColor="text1"/>
            <w:sz w:val="24"/>
            <w:szCs w:val="24"/>
          </w:rPr>
          <w:delText>. D) Estimated unrecorded mortality; thick error bars cover 66% of the bootstrapped samples, and thin error bars cover 95%.</w:delText>
        </w:r>
      </w:del>
    </w:p>
    <w:p w14:paraId="20EE8C13" w14:textId="1F311002" w:rsidR="0002368A" w:rsidRPr="0047536B" w:rsidRDefault="006656A3" w:rsidP="0002368A">
      <w:pPr>
        <w:keepNext/>
        <w:spacing w:line="480" w:lineRule="auto"/>
        <w:rPr>
          <w:color w:val="000000" w:themeColor="text1"/>
        </w:rPr>
      </w:pPr>
      <w:del w:id="193" w:author="Clayton Lamb" w:date="2023-05-30T07:05:00Z">
        <w:r>
          <w:rPr>
            <w:noProof/>
            <w:color w:val="000000" w:themeColor="text1"/>
          </w:rPr>
          <w:drawing>
            <wp:inline distT="0" distB="0" distL="0" distR="0" wp14:anchorId="383FEBA0" wp14:editId="08FD69E2">
              <wp:extent cx="5943600" cy="5448300"/>
              <wp:effectExtent l="0" t="0" r="0" b="0"/>
              <wp:docPr id="1659704265" name="Picture 1659704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del>
      <w:ins w:id="194" w:author="Clayton Lamb" w:date="2023-05-30T07:05:00Z">
        <w:r>
          <w:rPr>
            <w:noProof/>
            <w:color w:val="000000" w:themeColor="text1"/>
          </w:rPr>
          <w:drawing>
            <wp:inline distT="0" distB="0" distL="0" distR="0" wp14:anchorId="383FEBA0" wp14:editId="0C0B96D5">
              <wp:extent cx="5943600" cy="544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ins>
    </w:p>
    <w:p w14:paraId="7A808B71" w14:textId="1A77B3F8" w:rsidR="0002368A" w:rsidRPr="0047536B" w:rsidRDefault="0002368A" w:rsidP="0002368A">
      <w:pPr>
        <w:pStyle w:val="Caption"/>
        <w:spacing w:line="480" w:lineRule="auto"/>
        <w:rPr>
          <w:i w:val="0"/>
          <w:iCs w:val="0"/>
          <w:color w:val="000000" w:themeColor="text1"/>
          <w:sz w:val="24"/>
          <w:szCs w:val="24"/>
        </w:rPr>
      </w:pPr>
      <w:bookmarkStart w:id="195"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195"/>
      <w:r w:rsidRPr="0047536B">
        <w:rPr>
          <w:i w:val="0"/>
          <w:iCs w:val="0"/>
          <w:color w:val="000000" w:themeColor="text1"/>
          <w:sz w:val="24"/>
          <w:szCs w:val="24"/>
        </w:rPr>
        <w:t>. Source-sink dynamics in the Elk Valley. A) Known immigrants from Alberta, Canada and Montana, USA into the Elk Valley between 2016 and 2022. These immigrants were all young (</w:t>
      </w:r>
      <m:oMath>
        <m:r>
          <w:rPr>
            <w:rFonts w:ascii="Cambria Math" w:hAnsi="Cambria Math"/>
            <w:color w:val="000000" w:themeColor="text1"/>
            <w:sz w:val="24"/>
            <w:szCs w:val="24"/>
          </w:rPr>
          <m:t>≤</m:t>
        </m:r>
      </m:oMath>
      <w:r w:rsidRPr="0047536B">
        <w:rPr>
          <w:i w:val="0"/>
          <w:iCs w:val="0"/>
          <w:color w:val="000000" w:themeColor="text1"/>
          <w:sz w:val="24"/>
          <w:szCs w:val="24"/>
        </w:rPr>
        <w:t xml:space="preserve">4) males and came from 77-95 km away. B) Intrinsic population growth rate of Elk Valley grizzly bear population (i.e., without immigration and emigration). Thick error bars cover </w:t>
      </w:r>
      <w:r w:rsidRPr="0047536B">
        <w:rPr>
          <w:i w:val="0"/>
          <w:iCs w:val="0"/>
          <w:color w:val="000000" w:themeColor="text1"/>
          <w:sz w:val="24"/>
          <w:szCs w:val="24"/>
        </w:rPr>
        <w:lastRenderedPageBreak/>
        <w:t xml:space="preserve">66% of the bootstrapped samples, and thin error bars cover 95%. C) Abundance of grizzly bears in the Elk Valley estimated from genetic spatial capture-recapture analysis </w:t>
      </w:r>
      <w:ins w:id="196" w:author="Clayton Lamb" w:date="2023-05-30T07:05:00Z">
        <w:r w:rsidR="009946FF">
          <w:rPr>
            <w:i w:val="0"/>
            <w:iCs w:val="0"/>
            <w:color w:val="000000" w:themeColor="text1"/>
            <w:sz w:val="24"/>
            <w:szCs w:val="24"/>
          </w:rPr>
          <w:t>(DNA)</w:t>
        </w:r>
        <w:r w:rsidRPr="0047536B">
          <w:rPr>
            <w:i w:val="0"/>
            <w:iCs w:val="0"/>
            <w:color w:val="000000" w:themeColor="text1"/>
            <w:sz w:val="24"/>
            <w:szCs w:val="24"/>
          </w:rPr>
          <w:t xml:space="preserve"> </w:t>
        </w:r>
      </w:ins>
      <w:r w:rsidRPr="0047536B">
        <w:rPr>
          <w:i w:val="0"/>
          <w:iCs w:val="0"/>
          <w:color w:val="000000" w:themeColor="text1"/>
          <w:sz w:val="24"/>
          <w:szCs w:val="24"/>
        </w:rPr>
        <w:t>between 2016 and 2021 and predicted from collar-based intrinsic population growth rate from (B</w:t>
      </w:r>
      <w:ins w:id="197" w:author="Clayton Lamb" w:date="2023-05-30T07:05:00Z">
        <w:r w:rsidR="009946FF">
          <w:rPr>
            <w:i w:val="0"/>
            <w:iCs w:val="0"/>
            <w:color w:val="000000" w:themeColor="text1"/>
            <w:sz w:val="24"/>
            <w:szCs w:val="24"/>
          </w:rPr>
          <w:t>, Collar</w:t>
        </w:r>
        <w:r w:rsidRPr="0047536B">
          <w:rPr>
            <w:i w:val="0"/>
            <w:iCs w:val="0"/>
            <w:color w:val="000000" w:themeColor="text1"/>
            <w:sz w:val="24"/>
            <w:szCs w:val="24"/>
          </w:rPr>
          <w:t xml:space="preserve">). </w:t>
        </w:r>
        <w:r w:rsidR="009946FF">
          <w:rPr>
            <w:i w:val="0"/>
            <w:iCs w:val="0"/>
            <w:color w:val="000000" w:themeColor="text1"/>
            <w:sz w:val="24"/>
            <w:szCs w:val="24"/>
          </w:rPr>
          <w:t>P</w:t>
        </w:r>
        <w:r w:rsidRPr="0047536B">
          <w:rPr>
            <w:i w:val="0"/>
            <w:iCs w:val="0"/>
            <w:color w:val="000000" w:themeColor="text1"/>
            <w:sz w:val="24"/>
            <w:szCs w:val="24"/>
          </w:rPr>
          <w:t xml:space="preserve">opulation </w:t>
        </w:r>
      </w:ins>
      <w:del w:id="198" w:author="Clayton Lamb" w:date="2023-05-30T07:05:00Z">
        <w:r w:rsidRPr="0047536B">
          <w:rPr>
            <w:i w:val="0"/>
            <w:iCs w:val="0"/>
            <w:color w:val="000000" w:themeColor="text1"/>
            <w:sz w:val="24"/>
            <w:szCs w:val="24"/>
          </w:rPr>
          <w:delText xml:space="preserve">). Projected population </w:delText>
        </w:r>
      </w:del>
      <w:r w:rsidRPr="0047536B">
        <w:rPr>
          <w:i w:val="0"/>
          <w:iCs w:val="0"/>
          <w:color w:val="000000" w:themeColor="text1"/>
          <w:sz w:val="24"/>
          <w:szCs w:val="24"/>
        </w:rPr>
        <w:t xml:space="preserve">trends </w:t>
      </w:r>
      <w:ins w:id="199" w:author="Clayton Lamb" w:date="2023-05-30T07:05:00Z">
        <w:r w:rsidR="009946FF">
          <w:rPr>
            <w:i w:val="0"/>
            <w:iCs w:val="0"/>
            <w:color w:val="000000" w:themeColor="text1"/>
            <w:sz w:val="24"/>
            <w:szCs w:val="24"/>
          </w:rPr>
          <w:t xml:space="preserve">were projected out </w:t>
        </w:r>
      </w:ins>
      <w:r w:rsidRPr="0047536B">
        <w:rPr>
          <w:i w:val="0"/>
          <w:iCs w:val="0"/>
          <w:color w:val="000000" w:themeColor="text1"/>
          <w:sz w:val="24"/>
          <w:szCs w:val="24"/>
        </w:rPr>
        <w:t xml:space="preserve">to 2040 </w:t>
      </w:r>
      <w:ins w:id="200" w:author="Clayton Lamb" w:date="2023-05-30T07:05:00Z">
        <w:r w:rsidR="009946FF">
          <w:rPr>
            <w:i w:val="0"/>
            <w:iCs w:val="0"/>
            <w:color w:val="000000" w:themeColor="text1"/>
            <w:sz w:val="24"/>
            <w:szCs w:val="24"/>
          </w:rPr>
          <w:t>for the total population (DNA) using the 2016-2021 growth rate from the open s</w:t>
        </w:r>
        <w:r w:rsidR="009946FF" w:rsidRPr="0047536B">
          <w:rPr>
            <w:i w:val="0"/>
            <w:iCs w:val="0"/>
            <w:color w:val="000000" w:themeColor="text1"/>
            <w:sz w:val="24"/>
            <w:szCs w:val="24"/>
          </w:rPr>
          <w:t xml:space="preserve">patial capture-recapture </w:t>
        </w:r>
        <w:r w:rsidR="009946FF">
          <w:rPr>
            <w:i w:val="0"/>
            <w:iCs w:val="0"/>
            <w:color w:val="000000" w:themeColor="text1"/>
            <w:sz w:val="24"/>
            <w:szCs w:val="24"/>
          </w:rPr>
          <w:t>model</w:t>
        </w:r>
      </w:ins>
      <w:del w:id="201" w:author="Clayton Lamb" w:date="2023-05-30T07:05:00Z">
        <w:r w:rsidRPr="0047536B">
          <w:rPr>
            <w:i w:val="0"/>
            <w:iCs w:val="0"/>
            <w:color w:val="000000" w:themeColor="text1"/>
            <w:sz w:val="24"/>
            <w:szCs w:val="24"/>
          </w:rPr>
          <w:delText>shown based on observed stable abundance</w:delText>
        </w:r>
      </w:del>
      <w:r w:rsidRPr="0047536B">
        <w:rPr>
          <w:i w:val="0"/>
          <w:iCs w:val="0"/>
          <w:color w:val="000000" w:themeColor="text1"/>
          <w:sz w:val="24"/>
          <w:szCs w:val="24"/>
        </w:rPr>
        <w:t xml:space="preserve">, and </w:t>
      </w:r>
      <w:ins w:id="202" w:author="Clayton Lamb" w:date="2023-05-30T07:05:00Z">
        <w:r w:rsidR="009946FF">
          <w:rPr>
            <w:i w:val="0"/>
            <w:iCs w:val="0"/>
            <w:color w:val="000000" w:themeColor="text1"/>
            <w:sz w:val="24"/>
            <w:szCs w:val="24"/>
          </w:rPr>
          <w:t>for a simulated population</w:t>
        </w:r>
      </w:ins>
      <w:del w:id="203" w:author="Clayton Lamb" w:date="2023-05-30T07:05:00Z">
        <w:r w:rsidRPr="0047536B">
          <w:rPr>
            <w:i w:val="0"/>
            <w:iCs w:val="0"/>
            <w:color w:val="000000" w:themeColor="text1"/>
            <w:sz w:val="24"/>
            <w:szCs w:val="24"/>
          </w:rPr>
          <w:delText>abundance</w:delText>
        </w:r>
      </w:del>
      <w:r w:rsidRPr="0047536B">
        <w:rPr>
          <w:i w:val="0"/>
          <w:iCs w:val="0"/>
          <w:color w:val="000000" w:themeColor="text1"/>
          <w:sz w:val="24"/>
          <w:szCs w:val="24"/>
        </w:rPr>
        <w:t xml:space="preserve"> without immigration </w:t>
      </w:r>
      <w:ins w:id="204" w:author="Clayton Lamb" w:date="2023-05-30T07:05:00Z">
        <w:r w:rsidR="009946FF">
          <w:rPr>
            <w:i w:val="0"/>
            <w:iCs w:val="0"/>
            <w:color w:val="000000" w:themeColor="text1"/>
            <w:sz w:val="24"/>
            <w:szCs w:val="24"/>
          </w:rPr>
          <w:t xml:space="preserve">(Collar). </w:t>
        </w:r>
      </w:ins>
      <w:del w:id="205" w:author="Clayton Lamb" w:date="2023-05-30T07:05:00Z">
        <w:r w:rsidRPr="0047536B">
          <w:rPr>
            <w:i w:val="0"/>
            <w:iCs w:val="0"/>
            <w:color w:val="000000" w:themeColor="text1"/>
            <w:sz w:val="24"/>
            <w:szCs w:val="24"/>
          </w:rPr>
          <w:delText>subsidy.</w:delText>
        </w:r>
      </w:del>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28596696" w:rsidR="0002368A" w:rsidRPr="006656A3" w:rsidRDefault="006656A3"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rPr>
          <w:b/>
          <w:bCs/>
        </w:rPr>
      </w:pPr>
      <w:r w:rsidRPr="006656A3">
        <w:rPr>
          <w:b/>
          <w:bCs/>
        </w:rPr>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206" w:name="_Ref100742234"/>
      <w:r w:rsidRPr="0047536B">
        <w:rPr>
          <w:i w:val="0"/>
          <w:iCs w:val="0"/>
          <w:color w:val="000000" w:themeColor="text1"/>
          <w:sz w:val="24"/>
          <w:szCs w:val="24"/>
        </w:rPr>
        <w:t xml:space="preserve">Table </w:t>
      </w:r>
      <w:bookmarkEnd w:id="206"/>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w:t>
      </w:r>
      <w:proofErr w:type="spellStart"/>
      <w:r w:rsidRPr="0047536B">
        <w:rPr>
          <w:i w:val="0"/>
          <w:iCs w:val="0"/>
          <w:color w:val="000000" w:themeColor="text1"/>
          <w:sz w:val="24"/>
          <w:szCs w:val="24"/>
        </w:rPr>
        <w:t>radiocollar</w:t>
      </w:r>
      <w:proofErr w:type="spellEnd"/>
      <w:r w:rsidRPr="0047536B">
        <w:rPr>
          <w:i w:val="0"/>
          <w:iCs w:val="0"/>
          <w:color w:val="000000" w:themeColor="text1"/>
          <w:sz w:val="24"/>
          <w:szCs w:val="24"/>
        </w:rPr>
        <w:t>-monitored animals 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993" w:type="dxa"/>
        <w:tblLayout w:type="fixed"/>
        <w:tblLook w:val="06A0" w:firstRow="1" w:lastRow="0" w:firstColumn="1" w:lastColumn="0" w:noHBand="1" w:noVBand="1"/>
        <w:tblPrChange w:id="207" w:author="Clayton Lamb" w:date="2023-05-30T07:05:00Z">
          <w:tblPr>
            <w:tblStyle w:val="ListTable6Colorful1"/>
            <w:tblW w:w="11506" w:type="dxa"/>
            <w:tblInd w:w="-567" w:type="dxa"/>
            <w:tblLayout w:type="fixed"/>
            <w:tblLook w:val="06A0" w:firstRow="1" w:lastRow="0" w:firstColumn="1" w:lastColumn="0" w:noHBand="1" w:noVBand="1"/>
          </w:tblPr>
        </w:tblPrChange>
      </w:tblPr>
      <w:tblGrid>
        <w:gridCol w:w="6"/>
        <w:gridCol w:w="2453"/>
        <w:gridCol w:w="1278"/>
        <w:gridCol w:w="1049"/>
        <w:gridCol w:w="1296"/>
        <w:gridCol w:w="1254"/>
        <w:gridCol w:w="1254"/>
        <w:gridCol w:w="1254"/>
        <w:gridCol w:w="1254"/>
        <w:gridCol w:w="408"/>
        <w:tblGridChange w:id="208">
          <w:tblGrid>
            <w:gridCol w:w="2552"/>
            <w:gridCol w:w="1325"/>
            <w:gridCol w:w="1085"/>
            <w:gridCol w:w="1344"/>
            <w:gridCol w:w="1300"/>
            <w:gridCol w:w="1300"/>
            <w:gridCol w:w="1300"/>
            <w:gridCol w:w="1300"/>
          </w:tblGrid>
        </w:tblGridChange>
      </w:tblGrid>
      <w:tr w:rsidR="0002368A" w:rsidRPr="0047536B" w14:paraId="475137DB" w14:textId="77777777" w:rsidTr="00145128">
        <w:trPr>
          <w:gridBefore w:val="1"/>
          <w:cnfStyle w:val="100000000000" w:firstRow="1" w:lastRow="0" w:firstColumn="0" w:lastColumn="0" w:oddVBand="0" w:evenVBand="0" w:oddHBand="0" w:evenHBand="0" w:firstRowFirstColumn="0" w:firstRowLastColumn="0" w:lastRowFirstColumn="0" w:lastRowLastColumn="0"/>
          <w:trHeight w:val="320"/>
          <w:trPrChange w:id="209"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noWrap/>
            <w:hideMark/>
            <w:tcPrChange w:id="210" w:author="Clayton Lamb" w:date="2023-05-30T07:05:00Z">
              <w:tcPr>
                <w:tcW w:w="2552" w:type="dxa"/>
                <w:noWrap/>
                <w:hideMark/>
              </w:tcPr>
            </w:tcPrChange>
          </w:tcPr>
          <w:p w14:paraId="615FD459" w14:textId="77777777" w:rsidR="0002368A" w:rsidRPr="0047536B" w:rsidRDefault="0002368A" w:rsidP="0057063F">
            <w:pPr>
              <w:cnfStyle w:val="101000000000" w:firstRow="1" w:lastRow="0" w:firstColumn="1" w:lastColumn="0" w:oddVBand="0" w:evenVBand="0" w:oddHBand="0" w:evenHBand="0" w:firstRowFirstColumn="0" w:firstRowLastColumn="0" w:lastRowFirstColumn="0" w:lastRowLastColumn="0"/>
              <w:rPr>
                <w:color w:val="000000"/>
              </w:rPr>
            </w:pPr>
            <w:r w:rsidRPr="0047536B">
              <w:rPr>
                <w:color w:val="000000"/>
              </w:rPr>
              <w:t>Cause</w:t>
            </w:r>
          </w:p>
        </w:tc>
        <w:tc>
          <w:tcPr>
            <w:tcW w:w="1325" w:type="dxa"/>
            <w:noWrap/>
            <w:hideMark/>
            <w:tcPrChange w:id="211" w:author="Clayton Lamb" w:date="2023-05-30T07:05:00Z">
              <w:tcPr>
                <w:tcW w:w="1325" w:type="dxa"/>
                <w:noWrap/>
                <w:hideMark/>
              </w:tcPr>
            </w:tcPrChange>
          </w:tcPr>
          <w:p w14:paraId="34624DDF" w14:textId="77777777" w:rsidR="0002368A" w:rsidRPr="0047536B" w:rsidRDefault="009946FF" w:rsidP="0057063F">
            <w:pPr>
              <w:jc w:val="center"/>
              <w:cnfStyle w:val="100000000000" w:firstRow="1" w:lastRow="0" w:firstColumn="0" w:lastColumn="0" w:oddVBand="0" w:evenVBand="0" w:oddHBand="0" w:evenHBand="0" w:firstRowFirstColumn="0" w:firstRowLastColumn="0" w:lastRowFirstColumn="0" w:lastRowLastColumn="0"/>
              <w:rPr>
                <w:color w:val="000000"/>
              </w:rPr>
            </w:pPr>
            <w:ins w:id="212" w:author="Clayton Lamb" w:date="2023-05-30T07:05:00Z">
              <w:r>
                <w:rPr>
                  <w:color w:val="000000"/>
                </w:rPr>
                <w:t xml:space="preserve">Collared mortalities </w:t>
              </w:r>
              <w:r>
                <w:rPr>
                  <w:color w:val="000000"/>
                </w:rPr>
                <w:lastRenderedPageBreak/>
                <w:t>(unreported)</w:t>
              </w:r>
            </w:ins>
            <w:del w:id="213" w:author="Clayton Lamb" w:date="2023-05-30T07:05:00Z">
              <w:r w:rsidR="0002368A" w:rsidRPr="0047536B">
                <w:rPr>
                  <w:color w:val="000000"/>
                </w:rPr>
                <w:delText>monitored</w:delText>
              </w:r>
            </w:del>
          </w:p>
        </w:tc>
        <w:tc>
          <w:tcPr>
            <w:tcW w:w="1085" w:type="dxa"/>
            <w:noWrap/>
            <w:hideMark/>
            <w:tcPrChange w:id="214" w:author="Clayton Lamb" w:date="2023-05-30T07:05:00Z">
              <w:tcPr>
                <w:tcW w:w="1085" w:type="dxa"/>
                <w:noWrap/>
                <w:hideMark/>
              </w:tcPr>
            </w:tcPrChange>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lastRenderedPageBreak/>
              <w:t>CI reported</w:t>
            </w:r>
          </w:p>
        </w:tc>
        <w:tc>
          <w:tcPr>
            <w:tcW w:w="1344" w:type="dxa"/>
            <w:noWrap/>
            <w:hideMark/>
            <w:tcPrChange w:id="215" w:author="Clayton Lamb" w:date="2023-05-30T07:05:00Z">
              <w:tcPr>
                <w:tcW w:w="1344" w:type="dxa"/>
                <w:noWrap/>
                <w:hideMark/>
              </w:tcPr>
            </w:tcPrChange>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Change w:id="216" w:author="Clayton Lamb" w:date="2023-05-30T07:05:00Z">
              <w:tcPr>
                <w:tcW w:w="1300" w:type="dxa"/>
                <w:noWrap/>
                <w:hideMark/>
              </w:tcPr>
            </w:tcPrChange>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Change w:id="217" w:author="Clayton Lamb" w:date="2023-05-30T07:05:00Z">
              <w:tcPr>
                <w:tcW w:w="1300" w:type="dxa"/>
                <w:noWrap/>
                <w:hideMark/>
              </w:tcPr>
            </w:tcPrChange>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Change w:id="218" w:author="Clayton Lamb" w:date="2023-05-30T07:05:00Z">
              <w:tcPr>
                <w:tcW w:w="1300" w:type="dxa"/>
                <w:noWrap/>
                <w:hideMark/>
              </w:tcPr>
            </w:tcPrChange>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gridSpan w:val="2"/>
            <w:noWrap/>
            <w:hideMark/>
            <w:tcPrChange w:id="219" w:author="Clayton Lamb" w:date="2023-05-30T07:05:00Z">
              <w:tcPr>
                <w:tcW w:w="1300" w:type="dxa"/>
                <w:noWrap/>
                <w:hideMark/>
              </w:tcPr>
            </w:tcPrChange>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w:t>
            </w:r>
            <w:proofErr w:type="spellStart"/>
            <w:r w:rsidRPr="0047536B">
              <w:rPr>
                <w:color w:val="000000"/>
              </w:rPr>
              <w:t>eartag</w:t>
            </w:r>
            <w:proofErr w:type="spellEnd"/>
            <w:r w:rsidRPr="0047536B">
              <w:rPr>
                <w:color w:val="000000"/>
              </w:rPr>
              <w:t xml:space="preserve"> method)</w:t>
            </w:r>
          </w:p>
        </w:tc>
      </w:tr>
      <w:tr w:rsidR="0002368A" w:rsidRPr="0047536B" w14:paraId="28140552" w14:textId="77777777" w:rsidTr="00145128">
        <w:trPr>
          <w:gridAfter w:val="1"/>
          <w:wAfter w:w="426" w:type="dxa"/>
          <w:trHeight w:val="320"/>
          <w:trPrChange w:id="220"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21" w:author="Clayton Lamb" w:date="2023-05-30T07:05:00Z">
              <w:tcPr>
                <w:tcW w:w="2552" w:type="dxa"/>
                <w:noWrap/>
                <w:hideMark/>
              </w:tcPr>
            </w:tcPrChange>
          </w:tcPr>
          <w:p w14:paraId="11D8AFE1" w14:textId="77777777" w:rsidR="0002368A" w:rsidRPr="0047536B" w:rsidRDefault="0002368A" w:rsidP="0057063F">
            <w:pPr>
              <w:rPr>
                <w:color w:val="000000"/>
              </w:rPr>
            </w:pPr>
            <w:r w:rsidRPr="0047536B">
              <w:rPr>
                <w:color w:val="000000"/>
              </w:rPr>
              <w:t>Conflict</w:t>
            </w:r>
          </w:p>
        </w:tc>
        <w:tc>
          <w:tcPr>
            <w:tcW w:w="1325" w:type="dxa"/>
            <w:noWrap/>
            <w:hideMark/>
            <w:tcPrChange w:id="222" w:author="Clayton Lamb" w:date="2023-05-30T07:05:00Z">
              <w:tcPr>
                <w:tcW w:w="1325" w:type="dxa"/>
                <w:noWrap/>
                <w:hideMark/>
              </w:tcPr>
            </w:tcPrChange>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Change w:id="223" w:author="Clayton Lamb" w:date="2023-05-30T07:05:00Z">
              <w:tcPr>
                <w:tcW w:w="1085" w:type="dxa"/>
                <w:noWrap/>
                <w:hideMark/>
              </w:tcPr>
            </w:tcPrChange>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Change w:id="224" w:author="Clayton Lamb" w:date="2023-05-30T07:05:00Z">
              <w:tcPr>
                <w:tcW w:w="1344" w:type="dxa"/>
                <w:noWrap/>
                <w:hideMark/>
              </w:tcPr>
            </w:tcPrChange>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Change w:id="225" w:author="Clayton Lamb" w:date="2023-05-30T07:05:00Z">
              <w:tcPr>
                <w:tcW w:w="1300" w:type="dxa"/>
                <w:noWrap/>
                <w:hideMark/>
              </w:tcPr>
            </w:tcPrChange>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Change w:id="226" w:author="Clayton Lamb" w:date="2023-05-30T07:05:00Z">
              <w:tcPr>
                <w:tcW w:w="1300" w:type="dxa"/>
                <w:noWrap/>
                <w:hideMark/>
              </w:tcPr>
            </w:tcPrChange>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Change w:id="227" w:author="Clayton Lamb" w:date="2023-05-30T07:05:00Z">
              <w:tcPr>
                <w:tcW w:w="1300" w:type="dxa"/>
                <w:noWrap/>
                <w:hideMark/>
              </w:tcPr>
            </w:tcPrChange>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Change w:id="228" w:author="Clayton Lamb" w:date="2023-05-30T07:05:00Z">
              <w:tcPr>
                <w:tcW w:w="1300" w:type="dxa"/>
                <w:noWrap/>
                <w:hideMark/>
              </w:tcPr>
            </w:tcPrChange>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145128">
        <w:trPr>
          <w:gridAfter w:val="1"/>
          <w:wAfter w:w="426" w:type="dxa"/>
          <w:trHeight w:val="320"/>
          <w:trPrChange w:id="229"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30" w:author="Clayton Lamb" w:date="2023-05-30T07:05:00Z">
              <w:tcPr>
                <w:tcW w:w="2552" w:type="dxa"/>
                <w:noWrap/>
                <w:hideMark/>
              </w:tcPr>
            </w:tcPrChange>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Change w:id="231" w:author="Clayton Lamb" w:date="2023-05-30T07:05:00Z">
              <w:tcPr>
                <w:tcW w:w="1325" w:type="dxa"/>
                <w:noWrap/>
                <w:hideMark/>
              </w:tcPr>
            </w:tcPrChange>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Change w:id="232" w:author="Clayton Lamb" w:date="2023-05-30T07:05:00Z">
              <w:tcPr>
                <w:tcW w:w="1085" w:type="dxa"/>
                <w:noWrap/>
                <w:hideMark/>
              </w:tcPr>
            </w:tcPrChange>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Change w:id="233" w:author="Clayton Lamb" w:date="2023-05-30T07:05:00Z">
              <w:tcPr>
                <w:tcW w:w="1344" w:type="dxa"/>
                <w:noWrap/>
                <w:hideMark/>
              </w:tcPr>
            </w:tcPrChange>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Change w:id="234" w:author="Clayton Lamb" w:date="2023-05-30T07:05:00Z">
              <w:tcPr>
                <w:tcW w:w="1300" w:type="dxa"/>
                <w:noWrap/>
                <w:hideMark/>
              </w:tcPr>
            </w:tcPrChange>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Change w:id="235" w:author="Clayton Lamb" w:date="2023-05-30T07:05:00Z">
              <w:tcPr>
                <w:tcW w:w="1300" w:type="dxa"/>
                <w:noWrap/>
                <w:hideMark/>
              </w:tcPr>
            </w:tcPrChange>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36" w:author="Clayton Lamb" w:date="2023-05-30T07:05:00Z">
              <w:tcPr>
                <w:tcW w:w="1300" w:type="dxa"/>
                <w:noWrap/>
                <w:hideMark/>
              </w:tcPr>
            </w:tcPrChange>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37" w:author="Clayton Lamb" w:date="2023-05-30T07:05:00Z">
              <w:tcPr>
                <w:tcW w:w="1300" w:type="dxa"/>
                <w:noWrap/>
                <w:hideMark/>
              </w:tcPr>
            </w:tcPrChange>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145128">
        <w:trPr>
          <w:gridAfter w:val="1"/>
          <w:wAfter w:w="426" w:type="dxa"/>
          <w:trHeight w:val="320"/>
          <w:trPrChange w:id="238"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39" w:author="Clayton Lamb" w:date="2023-05-30T07:05:00Z">
              <w:tcPr>
                <w:tcW w:w="2552" w:type="dxa"/>
                <w:noWrap/>
                <w:hideMark/>
              </w:tcPr>
            </w:tcPrChange>
          </w:tcPr>
          <w:p w14:paraId="0EB68009" w14:textId="77777777" w:rsidR="0002368A" w:rsidRPr="0047536B" w:rsidRDefault="0002368A" w:rsidP="0057063F">
            <w:pPr>
              <w:rPr>
                <w:color w:val="000000"/>
              </w:rPr>
            </w:pPr>
            <w:r w:rsidRPr="0047536B">
              <w:rPr>
                <w:color w:val="000000"/>
              </w:rPr>
              <w:t>Road/Rail</w:t>
            </w:r>
          </w:p>
        </w:tc>
        <w:tc>
          <w:tcPr>
            <w:tcW w:w="1325" w:type="dxa"/>
            <w:noWrap/>
            <w:hideMark/>
            <w:tcPrChange w:id="240" w:author="Clayton Lamb" w:date="2023-05-30T07:05:00Z">
              <w:tcPr>
                <w:tcW w:w="1325" w:type="dxa"/>
                <w:noWrap/>
                <w:hideMark/>
              </w:tcPr>
            </w:tcPrChange>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Change w:id="241" w:author="Clayton Lamb" w:date="2023-05-30T07:05:00Z">
              <w:tcPr>
                <w:tcW w:w="1085" w:type="dxa"/>
                <w:noWrap/>
                <w:hideMark/>
              </w:tcPr>
            </w:tcPrChange>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Change w:id="242" w:author="Clayton Lamb" w:date="2023-05-30T07:05:00Z">
              <w:tcPr>
                <w:tcW w:w="1344" w:type="dxa"/>
                <w:noWrap/>
                <w:hideMark/>
              </w:tcPr>
            </w:tcPrChange>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Change w:id="243" w:author="Clayton Lamb" w:date="2023-05-30T07:05:00Z">
              <w:tcPr>
                <w:tcW w:w="1300" w:type="dxa"/>
                <w:noWrap/>
                <w:hideMark/>
              </w:tcPr>
            </w:tcPrChange>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Change w:id="244" w:author="Clayton Lamb" w:date="2023-05-30T07:05:00Z">
              <w:tcPr>
                <w:tcW w:w="1300" w:type="dxa"/>
                <w:noWrap/>
                <w:hideMark/>
              </w:tcPr>
            </w:tcPrChange>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Change w:id="245" w:author="Clayton Lamb" w:date="2023-05-30T07:05:00Z">
              <w:tcPr>
                <w:tcW w:w="1300" w:type="dxa"/>
                <w:noWrap/>
                <w:hideMark/>
              </w:tcPr>
            </w:tcPrChange>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Change w:id="246" w:author="Clayton Lamb" w:date="2023-05-30T07:05:00Z">
              <w:tcPr>
                <w:tcW w:w="1300" w:type="dxa"/>
                <w:noWrap/>
                <w:hideMark/>
              </w:tcPr>
            </w:tcPrChange>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145128">
        <w:trPr>
          <w:gridAfter w:val="1"/>
          <w:wAfter w:w="426" w:type="dxa"/>
          <w:trHeight w:val="320"/>
          <w:trPrChange w:id="247"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48" w:author="Clayton Lamb" w:date="2023-05-30T07:05:00Z">
              <w:tcPr>
                <w:tcW w:w="2552" w:type="dxa"/>
                <w:noWrap/>
                <w:hideMark/>
              </w:tcPr>
            </w:tcPrChange>
          </w:tcPr>
          <w:p w14:paraId="08771B29" w14:textId="77777777" w:rsidR="0002368A" w:rsidRPr="0047536B" w:rsidRDefault="0002368A" w:rsidP="0057063F">
            <w:pPr>
              <w:rPr>
                <w:color w:val="000000"/>
              </w:rPr>
            </w:pPr>
            <w:proofErr w:type="spellStart"/>
            <w:r w:rsidRPr="0047536B">
              <w:rPr>
                <w:color w:val="000000"/>
              </w:rPr>
              <w:t>Unk</w:t>
            </w:r>
            <w:proofErr w:type="spellEnd"/>
            <w:r w:rsidRPr="0047536B">
              <w:rPr>
                <w:color w:val="000000"/>
              </w:rPr>
              <w:t>-human suspected</w:t>
            </w:r>
          </w:p>
        </w:tc>
        <w:tc>
          <w:tcPr>
            <w:tcW w:w="1325" w:type="dxa"/>
            <w:noWrap/>
            <w:hideMark/>
            <w:tcPrChange w:id="249" w:author="Clayton Lamb" w:date="2023-05-30T07:05:00Z">
              <w:tcPr>
                <w:tcW w:w="1325" w:type="dxa"/>
                <w:noWrap/>
                <w:hideMark/>
              </w:tcPr>
            </w:tcPrChange>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Change w:id="250" w:author="Clayton Lamb" w:date="2023-05-30T07:05:00Z">
              <w:tcPr>
                <w:tcW w:w="1085" w:type="dxa"/>
                <w:noWrap/>
                <w:hideMark/>
              </w:tcPr>
            </w:tcPrChange>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Change w:id="251" w:author="Clayton Lamb" w:date="2023-05-30T07:05:00Z">
              <w:tcPr>
                <w:tcW w:w="1344" w:type="dxa"/>
                <w:noWrap/>
                <w:hideMark/>
              </w:tcPr>
            </w:tcPrChange>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52" w:author="Clayton Lamb" w:date="2023-05-30T07:05:00Z">
              <w:tcPr>
                <w:tcW w:w="1300" w:type="dxa"/>
                <w:noWrap/>
                <w:hideMark/>
              </w:tcPr>
            </w:tcPrChange>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Change w:id="253" w:author="Clayton Lamb" w:date="2023-05-30T07:05:00Z">
              <w:tcPr>
                <w:tcW w:w="1300" w:type="dxa"/>
                <w:noWrap/>
                <w:hideMark/>
              </w:tcPr>
            </w:tcPrChange>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Change w:id="254" w:author="Clayton Lamb" w:date="2023-05-30T07:05:00Z">
              <w:tcPr>
                <w:tcW w:w="1300" w:type="dxa"/>
                <w:noWrap/>
                <w:hideMark/>
              </w:tcPr>
            </w:tcPrChange>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55" w:author="Clayton Lamb" w:date="2023-05-30T07:05:00Z">
              <w:tcPr>
                <w:tcW w:w="1300" w:type="dxa"/>
                <w:noWrap/>
                <w:hideMark/>
              </w:tcPr>
            </w:tcPrChange>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145128">
        <w:trPr>
          <w:gridAfter w:val="1"/>
          <w:wAfter w:w="426" w:type="dxa"/>
          <w:trHeight w:val="320"/>
          <w:trPrChange w:id="256"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57" w:author="Clayton Lamb" w:date="2023-05-30T07:05:00Z">
              <w:tcPr>
                <w:tcW w:w="2552" w:type="dxa"/>
                <w:noWrap/>
                <w:hideMark/>
              </w:tcPr>
            </w:tcPrChange>
          </w:tcPr>
          <w:p w14:paraId="6D4F7484" w14:textId="77777777" w:rsidR="0002368A" w:rsidRPr="0047536B" w:rsidRDefault="0002368A" w:rsidP="0057063F">
            <w:pPr>
              <w:rPr>
                <w:color w:val="000000"/>
              </w:rPr>
            </w:pPr>
            <w:r w:rsidRPr="0047536B">
              <w:rPr>
                <w:color w:val="000000"/>
              </w:rPr>
              <w:t>Hunter</w:t>
            </w:r>
          </w:p>
        </w:tc>
        <w:tc>
          <w:tcPr>
            <w:tcW w:w="1325" w:type="dxa"/>
            <w:noWrap/>
            <w:hideMark/>
            <w:tcPrChange w:id="258" w:author="Clayton Lamb" w:date="2023-05-30T07:05:00Z">
              <w:tcPr>
                <w:tcW w:w="1325" w:type="dxa"/>
                <w:noWrap/>
                <w:hideMark/>
              </w:tcPr>
            </w:tcPrChange>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Change w:id="259" w:author="Clayton Lamb" w:date="2023-05-30T07:05:00Z">
              <w:tcPr>
                <w:tcW w:w="1085" w:type="dxa"/>
                <w:noWrap/>
                <w:hideMark/>
              </w:tcPr>
            </w:tcPrChange>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Change w:id="260" w:author="Clayton Lamb" w:date="2023-05-30T07:05:00Z">
              <w:tcPr>
                <w:tcW w:w="1344" w:type="dxa"/>
                <w:noWrap/>
                <w:hideMark/>
              </w:tcPr>
            </w:tcPrChange>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61" w:author="Clayton Lamb" w:date="2023-05-30T07:05:00Z">
              <w:tcPr>
                <w:tcW w:w="1300" w:type="dxa"/>
                <w:noWrap/>
                <w:hideMark/>
              </w:tcPr>
            </w:tcPrChange>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62" w:author="Clayton Lamb" w:date="2023-05-30T07:05:00Z">
              <w:tcPr>
                <w:tcW w:w="1300" w:type="dxa"/>
                <w:noWrap/>
                <w:hideMark/>
              </w:tcPr>
            </w:tcPrChange>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63" w:author="Clayton Lamb" w:date="2023-05-30T07:05:00Z">
              <w:tcPr>
                <w:tcW w:w="1300" w:type="dxa"/>
                <w:noWrap/>
                <w:hideMark/>
              </w:tcPr>
            </w:tcPrChange>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Change w:id="264" w:author="Clayton Lamb" w:date="2023-05-30T07:05:00Z">
              <w:tcPr>
                <w:tcW w:w="1300" w:type="dxa"/>
                <w:noWrap/>
                <w:hideMark/>
              </w:tcPr>
            </w:tcPrChange>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145128">
        <w:trPr>
          <w:gridAfter w:val="1"/>
          <w:wAfter w:w="426" w:type="dxa"/>
          <w:trHeight w:val="320"/>
          <w:trPrChange w:id="265" w:author="Clayton Lamb" w:date="2023-05-30T07:05:00Z">
            <w:trPr>
              <w:trHeight w:val="320"/>
            </w:trPr>
          </w:trPrChange>
        </w:trPr>
        <w:tc>
          <w:tcPr>
            <w:cnfStyle w:val="001000000000" w:firstRow="0" w:lastRow="0" w:firstColumn="1" w:lastColumn="0" w:oddVBand="0" w:evenVBand="0" w:oddHBand="0" w:evenHBand="0" w:firstRowFirstColumn="0" w:firstRowLastColumn="0" w:lastRowFirstColumn="0" w:lastRowLastColumn="0"/>
            <w:tcW w:w="2552" w:type="dxa"/>
            <w:gridSpan w:val="2"/>
            <w:noWrap/>
            <w:hideMark/>
            <w:tcPrChange w:id="266" w:author="Clayton Lamb" w:date="2023-05-30T07:05:00Z">
              <w:tcPr>
                <w:tcW w:w="2552" w:type="dxa"/>
                <w:noWrap/>
                <w:hideMark/>
              </w:tcPr>
            </w:tcPrChange>
          </w:tcPr>
          <w:p w14:paraId="651FC180" w14:textId="77777777" w:rsidR="0002368A" w:rsidRPr="0047536B" w:rsidRDefault="0002368A" w:rsidP="0057063F">
            <w:pPr>
              <w:rPr>
                <w:color w:val="000000"/>
              </w:rPr>
            </w:pPr>
            <w:r w:rsidRPr="0047536B">
              <w:rPr>
                <w:color w:val="000000"/>
              </w:rPr>
              <w:t>Total</w:t>
            </w:r>
          </w:p>
        </w:tc>
        <w:tc>
          <w:tcPr>
            <w:tcW w:w="1325" w:type="dxa"/>
            <w:noWrap/>
            <w:hideMark/>
            <w:tcPrChange w:id="267" w:author="Clayton Lamb" w:date="2023-05-30T07:05:00Z">
              <w:tcPr>
                <w:tcW w:w="1325" w:type="dxa"/>
                <w:noWrap/>
                <w:hideMark/>
              </w:tcPr>
            </w:tcPrChange>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Change w:id="268" w:author="Clayton Lamb" w:date="2023-05-30T07:05:00Z">
              <w:tcPr>
                <w:tcW w:w="1085" w:type="dxa"/>
                <w:noWrap/>
                <w:hideMark/>
              </w:tcPr>
            </w:tcPrChange>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Change w:id="269" w:author="Clayton Lamb" w:date="2023-05-30T07:05:00Z">
              <w:tcPr>
                <w:tcW w:w="1344" w:type="dxa"/>
                <w:noWrap/>
                <w:hideMark/>
              </w:tcPr>
            </w:tcPrChange>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Change w:id="270" w:author="Clayton Lamb" w:date="2023-05-30T07:05:00Z">
              <w:tcPr>
                <w:tcW w:w="1300" w:type="dxa"/>
                <w:noWrap/>
                <w:hideMark/>
              </w:tcPr>
            </w:tcPrChange>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Change w:id="271" w:author="Clayton Lamb" w:date="2023-05-30T07:05:00Z">
              <w:tcPr>
                <w:tcW w:w="1300" w:type="dxa"/>
                <w:noWrap/>
                <w:hideMark/>
              </w:tcPr>
            </w:tcPrChange>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Change w:id="272" w:author="Clayton Lamb" w:date="2023-05-30T07:05:00Z">
              <w:tcPr>
                <w:tcW w:w="1300" w:type="dxa"/>
                <w:noWrap/>
                <w:hideMark/>
              </w:tcPr>
            </w:tcPrChange>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Change w:id="273" w:author="Clayton Lamb" w:date="2023-05-30T07:05:00Z">
              <w:tcPr>
                <w:tcW w:w="1300" w:type="dxa"/>
                <w:noWrap/>
                <w:hideMark/>
              </w:tcPr>
            </w:tcPrChange>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274" w:name="_Ref119650683"/>
      <w:r w:rsidRPr="0047536B">
        <w:rPr>
          <w:i w:val="0"/>
          <w:iCs w:val="0"/>
          <w:color w:val="000000" w:themeColor="text1"/>
          <w:sz w:val="24"/>
          <w:szCs w:val="24"/>
        </w:rPr>
        <w:t xml:space="preserve">Table </w:t>
      </w:r>
      <w:bookmarkEnd w:id="274"/>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BC grizzly bear range. “Excess” is how many times 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E8215" w14:textId="77777777" w:rsidR="007527CE" w:rsidRDefault="007527CE" w:rsidP="000F2F8A">
      <w:r>
        <w:separator/>
      </w:r>
    </w:p>
  </w:endnote>
  <w:endnote w:type="continuationSeparator" w:id="0">
    <w:p w14:paraId="60249D0E" w14:textId="77777777" w:rsidR="007527CE" w:rsidRDefault="007527CE" w:rsidP="000F2F8A">
      <w:r>
        <w:continuationSeparator/>
      </w:r>
    </w:p>
  </w:endnote>
  <w:endnote w:type="continuationNotice" w:id="1">
    <w:p w14:paraId="4F2FA4E6" w14:textId="77777777" w:rsidR="007527CE" w:rsidRDefault="007527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E1D38" w14:textId="77777777" w:rsidR="007527CE" w:rsidRDefault="007527CE" w:rsidP="000F2F8A">
      <w:r>
        <w:separator/>
      </w:r>
    </w:p>
  </w:footnote>
  <w:footnote w:type="continuationSeparator" w:id="0">
    <w:p w14:paraId="249EE35A" w14:textId="77777777" w:rsidR="007527CE" w:rsidRDefault="007527CE" w:rsidP="000F2F8A">
      <w:r>
        <w:continuationSeparator/>
      </w:r>
    </w:p>
  </w:footnote>
  <w:footnote w:type="continuationNotice" w:id="1">
    <w:p w14:paraId="43FC7E6A" w14:textId="77777777" w:rsidR="007527CE" w:rsidRDefault="007527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F4E49" w14:textId="77777777" w:rsidR="00E7213D" w:rsidRDefault="00E721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730"/>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61DA"/>
    <w:rsid w:val="000C62FA"/>
    <w:rsid w:val="000D02A1"/>
    <w:rsid w:val="000D3674"/>
    <w:rsid w:val="000D795E"/>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37C58"/>
    <w:rsid w:val="001409D1"/>
    <w:rsid w:val="0014191D"/>
    <w:rsid w:val="001421B2"/>
    <w:rsid w:val="00142918"/>
    <w:rsid w:val="00143285"/>
    <w:rsid w:val="00143B03"/>
    <w:rsid w:val="00145128"/>
    <w:rsid w:val="001451FF"/>
    <w:rsid w:val="00145A65"/>
    <w:rsid w:val="00145D9A"/>
    <w:rsid w:val="00146434"/>
    <w:rsid w:val="00150425"/>
    <w:rsid w:val="001521AA"/>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3AA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8BF"/>
    <w:rsid w:val="00215935"/>
    <w:rsid w:val="0021687E"/>
    <w:rsid w:val="00217FF7"/>
    <w:rsid w:val="00220AE5"/>
    <w:rsid w:val="00222134"/>
    <w:rsid w:val="00223F98"/>
    <w:rsid w:val="00225745"/>
    <w:rsid w:val="002261AE"/>
    <w:rsid w:val="002273F6"/>
    <w:rsid w:val="0022754E"/>
    <w:rsid w:val="0023162B"/>
    <w:rsid w:val="00232726"/>
    <w:rsid w:val="002334EA"/>
    <w:rsid w:val="00235214"/>
    <w:rsid w:val="002421FA"/>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D11"/>
    <w:rsid w:val="00287E8F"/>
    <w:rsid w:val="00290A4A"/>
    <w:rsid w:val="002915AC"/>
    <w:rsid w:val="0029167F"/>
    <w:rsid w:val="00292447"/>
    <w:rsid w:val="002928CC"/>
    <w:rsid w:val="002941B2"/>
    <w:rsid w:val="00294D52"/>
    <w:rsid w:val="002A00AD"/>
    <w:rsid w:val="002A03A1"/>
    <w:rsid w:val="002A594B"/>
    <w:rsid w:val="002A6344"/>
    <w:rsid w:val="002A6990"/>
    <w:rsid w:val="002B2CDA"/>
    <w:rsid w:val="002B35DF"/>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3581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3DA5"/>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B66D9"/>
    <w:rsid w:val="003C376F"/>
    <w:rsid w:val="003C390D"/>
    <w:rsid w:val="003C4293"/>
    <w:rsid w:val="003C4417"/>
    <w:rsid w:val="003C4DE9"/>
    <w:rsid w:val="003C7C00"/>
    <w:rsid w:val="003D4020"/>
    <w:rsid w:val="003D5CEF"/>
    <w:rsid w:val="003D6825"/>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A60"/>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0719"/>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BAE"/>
    <w:rsid w:val="005610E7"/>
    <w:rsid w:val="00571BAD"/>
    <w:rsid w:val="00572EB5"/>
    <w:rsid w:val="005739C9"/>
    <w:rsid w:val="00575DFD"/>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4CA6"/>
    <w:rsid w:val="005B5834"/>
    <w:rsid w:val="005B58DF"/>
    <w:rsid w:val="005C1056"/>
    <w:rsid w:val="005C1D35"/>
    <w:rsid w:val="005C35F4"/>
    <w:rsid w:val="005C56FE"/>
    <w:rsid w:val="005D0CF3"/>
    <w:rsid w:val="005D2098"/>
    <w:rsid w:val="005D3ABE"/>
    <w:rsid w:val="005D5926"/>
    <w:rsid w:val="005E1FDD"/>
    <w:rsid w:val="005E4621"/>
    <w:rsid w:val="005E6709"/>
    <w:rsid w:val="005E7692"/>
    <w:rsid w:val="005F02EF"/>
    <w:rsid w:val="005F4754"/>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3305"/>
    <w:rsid w:val="00646FB5"/>
    <w:rsid w:val="006511A9"/>
    <w:rsid w:val="006521BF"/>
    <w:rsid w:val="006523B8"/>
    <w:rsid w:val="006523DC"/>
    <w:rsid w:val="006541FF"/>
    <w:rsid w:val="00654B8B"/>
    <w:rsid w:val="00656A6A"/>
    <w:rsid w:val="00656A8D"/>
    <w:rsid w:val="00656DD3"/>
    <w:rsid w:val="00657B2B"/>
    <w:rsid w:val="00662A10"/>
    <w:rsid w:val="00664107"/>
    <w:rsid w:val="00664978"/>
    <w:rsid w:val="006656A3"/>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208F"/>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00C9"/>
    <w:rsid w:val="007527CE"/>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246A"/>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467C2"/>
    <w:rsid w:val="008528ED"/>
    <w:rsid w:val="008544CA"/>
    <w:rsid w:val="00856351"/>
    <w:rsid w:val="0085745A"/>
    <w:rsid w:val="00857C54"/>
    <w:rsid w:val="00860FD6"/>
    <w:rsid w:val="00861D2C"/>
    <w:rsid w:val="008630EA"/>
    <w:rsid w:val="0086623E"/>
    <w:rsid w:val="008702AD"/>
    <w:rsid w:val="0087481C"/>
    <w:rsid w:val="00874FE4"/>
    <w:rsid w:val="008773D0"/>
    <w:rsid w:val="008809FD"/>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48B"/>
    <w:rsid w:val="00962B8A"/>
    <w:rsid w:val="0096406A"/>
    <w:rsid w:val="009644A8"/>
    <w:rsid w:val="00964C08"/>
    <w:rsid w:val="009661F4"/>
    <w:rsid w:val="00973EF3"/>
    <w:rsid w:val="00991C00"/>
    <w:rsid w:val="00991F15"/>
    <w:rsid w:val="00991FC1"/>
    <w:rsid w:val="00993741"/>
    <w:rsid w:val="00994563"/>
    <w:rsid w:val="009946FF"/>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56D1"/>
    <w:rsid w:val="00A066F3"/>
    <w:rsid w:val="00A07142"/>
    <w:rsid w:val="00A13346"/>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93A92"/>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7B6"/>
    <w:rsid w:val="00B51D65"/>
    <w:rsid w:val="00B520D3"/>
    <w:rsid w:val="00B568BE"/>
    <w:rsid w:val="00B600EA"/>
    <w:rsid w:val="00B61408"/>
    <w:rsid w:val="00B64464"/>
    <w:rsid w:val="00B659DB"/>
    <w:rsid w:val="00B73FC8"/>
    <w:rsid w:val="00B754CF"/>
    <w:rsid w:val="00B76274"/>
    <w:rsid w:val="00B778E3"/>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5C1"/>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6A92"/>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C6E25"/>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1796A"/>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1BF"/>
    <w:rsid w:val="00D74CEC"/>
    <w:rsid w:val="00D75DBA"/>
    <w:rsid w:val="00D80150"/>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6BED"/>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6CF3"/>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6BB9"/>
    <w:rsid w:val="00E573E2"/>
    <w:rsid w:val="00E57722"/>
    <w:rsid w:val="00E61F87"/>
    <w:rsid w:val="00E62AEC"/>
    <w:rsid w:val="00E63252"/>
    <w:rsid w:val="00E65546"/>
    <w:rsid w:val="00E65B9C"/>
    <w:rsid w:val="00E662E6"/>
    <w:rsid w:val="00E6665F"/>
    <w:rsid w:val="00E66D9D"/>
    <w:rsid w:val="00E6736A"/>
    <w:rsid w:val="00E679E1"/>
    <w:rsid w:val="00E7012C"/>
    <w:rsid w:val="00E712EE"/>
    <w:rsid w:val="00E71BF0"/>
    <w:rsid w:val="00E7213D"/>
    <w:rsid w:val="00E72AE1"/>
    <w:rsid w:val="00E7571C"/>
    <w:rsid w:val="00E75E70"/>
    <w:rsid w:val="00E7632C"/>
    <w:rsid w:val="00E77093"/>
    <w:rsid w:val="00E77C1D"/>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E748B"/>
    <w:rsid w:val="00EF0137"/>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64BE3"/>
    <w:rsid w:val="00F73FF5"/>
    <w:rsid w:val="00F7447E"/>
    <w:rsid w:val="00F75A4E"/>
    <w:rsid w:val="00F75CAC"/>
    <w:rsid w:val="00F760EE"/>
    <w:rsid w:val="00F768E8"/>
    <w:rsid w:val="00F779B9"/>
    <w:rsid w:val="00F80943"/>
    <w:rsid w:val="00F85E3D"/>
    <w:rsid w:val="00F866FE"/>
    <w:rsid w:val="00F8699D"/>
    <w:rsid w:val="00F954F7"/>
    <w:rsid w:val="00F97051"/>
    <w:rsid w:val="00F97646"/>
    <w:rsid w:val="00FA425C"/>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606F"/>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 w:type="paragraph" w:styleId="Header">
    <w:name w:val="header"/>
    <w:basedOn w:val="Normal"/>
    <w:link w:val="HeaderChar"/>
    <w:uiPriority w:val="99"/>
    <w:unhideWhenUsed/>
    <w:rsid w:val="00E7213D"/>
    <w:pPr>
      <w:tabs>
        <w:tab w:val="center" w:pos="4680"/>
        <w:tab w:val="right" w:pos="9360"/>
      </w:tabs>
    </w:pPr>
  </w:style>
  <w:style w:type="character" w:customStyle="1" w:styleId="HeaderChar">
    <w:name w:val="Header Char"/>
    <w:basedOn w:val="DefaultParagraphFont"/>
    <w:link w:val="Header"/>
    <w:uiPriority w:val="99"/>
    <w:rsid w:val="00E7213D"/>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0</Pages>
  <Words>43115</Words>
  <Characters>230668</Characters>
  <Application>Microsoft Office Word</Application>
  <DocSecurity>0</DocSecurity>
  <Lines>3844</Lines>
  <Paragraphs>1014</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7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1</cp:revision>
  <dcterms:created xsi:type="dcterms:W3CDTF">2023-01-25T22:01:00Z</dcterms:created>
  <dcterms:modified xsi:type="dcterms:W3CDTF">2023-05-3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NzcUnooW"/&gt;&lt;style id="http://www.zotero.org/styles/ecological-applications" hasBibliography="1" bibliographyStyleHasBeenSet="1"/&gt;&lt;prefs&gt;&lt;pref name="fieldType" value="Field"/&gt;&lt;/prefs&gt;&lt;/data&gt;</vt:lpwstr>
  </property>
</Properties>
</file>